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53B9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1850D46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74E72BAC"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5E482F">
      <w:pPr>
        <w:pStyle w:val="Heading1"/>
        <w:rPr>
          <w:rFonts w:cs="Times New Roman"/>
          <w:sz w:val="28"/>
          <w:szCs w:val="36"/>
        </w:rPr>
      </w:pPr>
      <w:bookmarkStart w:id="1" w:name="_Toc125720212"/>
      <w:r>
        <w:rPr>
          <w:rFonts w:cs="Times New Roman"/>
          <w:sz w:val="28"/>
          <w:szCs w:val="36"/>
        </w:rPr>
        <w:lastRenderedPageBreak/>
        <w:t>HALAMAN PENGESAHAN</w:t>
      </w:r>
      <w:bookmarkEnd w:id="1"/>
    </w:p>
    <w:p w14:paraId="42398BBD"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p>
        </w:tc>
        <w:tc>
          <w:tcPr>
            <w:tcW w:w="3953" w:type="dxa"/>
            <w:vAlign w:val="center"/>
          </w:tcPr>
          <w:p w14:paraId="5CCC650F"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5E482F">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5E48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5E482F">
      <w:pPr>
        <w:pStyle w:val="Heading1"/>
        <w:rPr>
          <w:rFonts w:cs="Times New Roman"/>
          <w:sz w:val="28"/>
          <w:szCs w:val="28"/>
        </w:rPr>
      </w:pPr>
      <w:bookmarkStart w:id="2" w:name="_Toc94477388"/>
      <w:bookmarkStart w:id="3" w:name="_Toc125720213"/>
      <w:r>
        <w:rPr>
          <w:rFonts w:cs="Times New Roman"/>
          <w:sz w:val="28"/>
          <w:szCs w:val="28"/>
        </w:rPr>
        <w:lastRenderedPageBreak/>
        <w:t>DAFTAR ISI</w:t>
      </w:r>
      <w:bookmarkEnd w:id="2"/>
      <w:bookmarkEnd w:id="3"/>
    </w:p>
    <w:p w14:paraId="75E412CA" w14:textId="77777777" w:rsidR="00922181" w:rsidRDefault="00922181">
      <w:pPr>
        <w:pStyle w:val="TOCHeading2"/>
        <w:spacing w:line="360" w:lineRule="auto"/>
        <w:rPr>
          <w:rFonts w:ascii="Times New Roman" w:hAnsi="Times New Roman" w:cs="Times New Roman"/>
          <w:sz w:val="24"/>
          <w:szCs w:val="24"/>
        </w:rPr>
      </w:pPr>
      <w:bookmarkStart w:id="4" w:name="_Toc94477389"/>
      <w:bookmarkStart w:id="5" w:name="_Toc93269245"/>
    </w:p>
    <w:p w14:paraId="5CE45FE2" w14:textId="2AC9D3F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1D6BDA">
          <w:rPr>
            <w:noProof/>
            <w:webHidden/>
          </w:rPr>
          <w:t>ii</w:t>
        </w:r>
        <w:r w:rsidR="001D6BDA">
          <w:rPr>
            <w:noProof/>
            <w:webHidden/>
          </w:rPr>
          <w:fldChar w:fldCharType="end"/>
        </w:r>
      </w:hyperlink>
    </w:p>
    <w:p w14:paraId="403F3C37" w14:textId="175631A8" w:rsidR="001D6BDA" w:rsidRDefault="005E482F">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1D6BDA">
          <w:rPr>
            <w:noProof/>
            <w:webHidden/>
          </w:rPr>
          <w:t>iii</w:t>
        </w:r>
        <w:r w:rsidR="001D6BDA">
          <w:rPr>
            <w:noProof/>
            <w:webHidden/>
          </w:rPr>
          <w:fldChar w:fldCharType="end"/>
        </w:r>
      </w:hyperlink>
    </w:p>
    <w:p w14:paraId="54F5DF06" w14:textId="71449228" w:rsidR="001D6BDA" w:rsidRDefault="005E482F">
      <w:pPr>
        <w:pStyle w:val="TOC1"/>
        <w:rPr>
          <w:rFonts w:asciiTheme="minorHAnsi" w:eastAsiaTheme="minorEastAsia" w:hAnsiTheme="minorHAnsi" w:cstheme="minorBidi"/>
          <w:noProof/>
          <w:sz w:val="22"/>
          <w:szCs w:val="22"/>
          <w:lang w:val="en-US"/>
        </w:rPr>
      </w:pPr>
      <w:hyperlink w:anchor="_Toc125720213" w:history="1">
        <w:r w:rsidR="001D6BDA" w:rsidRPr="0052090A">
          <w:rPr>
            <w:rStyle w:val="Hyperlink"/>
            <w:noProof/>
          </w:rPr>
          <w:t>DAFTAR ISI</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1D6BDA">
          <w:rPr>
            <w:noProof/>
            <w:webHidden/>
          </w:rPr>
          <w:t>iv</w:t>
        </w:r>
        <w:r w:rsidR="001D6BDA">
          <w:rPr>
            <w:noProof/>
            <w:webHidden/>
          </w:rPr>
          <w:fldChar w:fldCharType="end"/>
        </w:r>
      </w:hyperlink>
    </w:p>
    <w:p w14:paraId="7779C93C" w14:textId="1254B065" w:rsidR="001D6BDA" w:rsidRDefault="005E482F">
      <w:pPr>
        <w:pStyle w:val="TOC1"/>
        <w:rPr>
          <w:rFonts w:asciiTheme="minorHAnsi" w:eastAsiaTheme="minorEastAsia" w:hAnsiTheme="minorHAnsi" w:cstheme="minorBidi"/>
          <w:noProof/>
          <w:sz w:val="22"/>
          <w:szCs w:val="22"/>
          <w:lang w:val="en-US"/>
        </w:rPr>
      </w:pPr>
      <w:hyperlink w:anchor="_Toc125720214" w:history="1">
        <w:r w:rsidR="001D6BDA" w:rsidRPr="0052090A">
          <w:rPr>
            <w:rStyle w:val="Hyperlink"/>
            <w:noProof/>
          </w:rPr>
          <w:t>DAFTAR GAMBAR</w:t>
        </w:r>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1D6BDA">
          <w:rPr>
            <w:noProof/>
            <w:webHidden/>
          </w:rPr>
          <w:t>vi</w:t>
        </w:r>
        <w:r w:rsidR="001D6BDA">
          <w:rPr>
            <w:noProof/>
            <w:webHidden/>
          </w:rPr>
          <w:fldChar w:fldCharType="end"/>
        </w:r>
      </w:hyperlink>
    </w:p>
    <w:p w14:paraId="1629FDC2" w14:textId="20B91A49" w:rsidR="001D6BDA" w:rsidRDefault="005E482F">
      <w:pPr>
        <w:pStyle w:val="TOC1"/>
        <w:rPr>
          <w:rFonts w:asciiTheme="minorHAnsi" w:eastAsiaTheme="minorEastAsia" w:hAnsiTheme="minorHAnsi" w:cstheme="minorBidi"/>
          <w:noProof/>
          <w:sz w:val="22"/>
          <w:szCs w:val="22"/>
          <w:lang w:val="en-US"/>
        </w:rPr>
      </w:pPr>
      <w:hyperlink w:anchor="_Toc125720215" w:history="1">
        <w:r w:rsidR="001D6BDA" w:rsidRPr="0052090A">
          <w:rPr>
            <w:rStyle w:val="Hyperlink"/>
            <w:noProof/>
          </w:rPr>
          <w:t>DAFTAR TABEL</w:t>
        </w:r>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1D6BDA">
          <w:rPr>
            <w:noProof/>
            <w:webHidden/>
          </w:rPr>
          <w:t>vii</w:t>
        </w:r>
        <w:r w:rsidR="001D6BDA">
          <w:rPr>
            <w:noProof/>
            <w:webHidden/>
          </w:rPr>
          <w:fldChar w:fldCharType="end"/>
        </w:r>
      </w:hyperlink>
    </w:p>
    <w:p w14:paraId="63F8B1CC" w14:textId="7B9C4140" w:rsidR="001D6BDA" w:rsidRDefault="005E482F">
      <w:pPr>
        <w:pStyle w:val="TOC1"/>
        <w:rPr>
          <w:rFonts w:asciiTheme="minorHAnsi" w:eastAsiaTheme="minorEastAsia" w:hAnsiTheme="minorHAnsi" w:cstheme="minorBidi"/>
          <w:noProof/>
          <w:sz w:val="22"/>
          <w:szCs w:val="22"/>
          <w:lang w:val="en-US"/>
        </w:rPr>
      </w:pPr>
      <w:hyperlink w:anchor="_Toc125720216" w:history="1">
        <w:r w:rsidR="001D6BDA" w:rsidRPr="0052090A">
          <w:rPr>
            <w:rStyle w:val="Hyperlink"/>
            <w:noProof/>
          </w:rPr>
          <w:t>HALAMAN PERNYATAAN KEASLIAN TUGAS AKH</w:t>
        </w:r>
        <w:r w:rsidR="001D6BDA" w:rsidRPr="0052090A">
          <w:rPr>
            <w:rStyle w:val="Hyperlink"/>
            <w:noProof/>
            <w:lang w:val="en-US"/>
          </w:rPr>
          <w:t>IR</w:t>
        </w:r>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1D6BDA">
          <w:rPr>
            <w:noProof/>
            <w:webHidden/>
          </w:rPr>
          <w:t>viii</w:t>
        </w:r>
        <w:r w:rsidR="001D6BDA">
          <w:rPr>
            <w:noProof/>
            <w:webHidden/>
          </w:rPr>
          <w:fldChar w:fldCharType="end"/>
        </w:r>
      </w:hyperlink>
    </w:p>
    <w:p w14:paraId="56C9D366" w14:textId="454E4F6D" w:rsidR="001D6BDA" w:rsidRDefault="005E482F">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1D6BDA">
          <w:rPr>
            <w:noProof/>
            <w:webHidden/>
          </w:rPr>
          <w:t>1</w:t>
        </w:r>
        <w:r w:rsidR="001D6BDA">
          <w:rPr>
            <w:noProof/>
            <w:webHidden/>
          </w:rPr>
          <w:fldChar w:fldCharType="end"/>
        </w:r>
      </w:hyperlink>
    </w:p>
    <w:p w14:paraId="17BFC64D" w14:textId="1B1E2076" w:rsidR="001D6BDA" w:rsidRDefault="005E482F">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1D6BDA">
          <w:rPr>
            <w:noProof/>
            <w:webHidden/>
          </w:rPr>
          <w:t>1</w:t>
        </w:r>
        <w:r w:rsidR="001D6BDA">
          <w:rPr>
            <w:noProof/>
            <w:webHidden/>
          </w:rPr>
          <w:fldChar w:fldCharType="end"/>
        </w:r>
      </w:hyperlink>
    </w:p>
    <w:p w14:paraId="33272E12" w14:textId="735B8141" w:rsidR="001D6BDA" w:rsidRDefault="005E482F">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1D6BDA">
          <w:rPr>
            <w:noProof/>
            <w:webHidden/>
          </w:rPr>
          <w:t>2</w:t>
        </w:r>
        <w:r w:rsidR="001D6BDA">
          <w:rPr>
            <w:noProof/>
            <w:webHidden/>
          </w:rPr>
          <w:fldChar w:fldCharType="end"/>
        </w:r>
      </w:hyperlink>
    </w:p>
    <w:p w14:paraId="011F47ED" w14:textId="1BAB93F3" w:rsidR="001D6BDA" w:rsidRDefault="005E482F">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1D6BDA">
          <w:rPr>
            <w:noProof/>
            <w:webHidden/>
          </w:rPr>
          <w:t>3</w:t>
        </w:r>
        <w:r w:rsidR="001D6BDA">
          <w:rPr>
            <w:noProof/>
            <w:webHidden/>
          </w:rPr>
          <w:fldChar w:fldCharType="end"/>
        </w:r>
      </w:hyperlink>
    </w:p>
    <w:p w14:paraId="28170B57" w14:textId="4A198D90" w:rsidR="001D6BDA" w:rsidRDefault="005E482F">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1D6BDA">
          <w:rPr>
            <w:noProof/>
            <w:webHidden/>
          </w:rPr>
          <w:t>3</w:t>
        </w:r>
        <w:r w:rsidR="001D6BDA">
          <w:rPr>
            <w:noProof/>
            <w:webHidden/>
          </w:rPr>
          <w:fldChar w:fldCharType="end"/>
        </w:r>
      </w:hyperlink>
    </w:p>
    <w:p w14:paraId="171AE3F2" w14:textId="10DFA93D" w:rsidR="001D6BDA" w:rsidRDefault="005E482F">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1D6BDA">
          <w:rPr>
            <w:noProof/>
            <w:webHidden/>
          </w:rPr>
          <w:t>4</w:t>
        </w:r>
        <w:r w:rsidR="001D6BDA">
          <w:rPr>
            <w:noProof/>
            <w:webHidden/>
          </w:rPr>
          <w:fldChar w:fldCharType="end"/>
        </w:r>
      </w:hyperlink>
    </w:p>
    <w:p w14:paraId="7DA789FF" w14:textId="0566FDA4" w:rsidR="001D6BDA" w:rsidRDefault="005E482F">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1D6BDA">
          <w:rPr>
            <w:noProof/>
            <w:webHidden/>
          </w:rPr>
          <w:t>4</w:t>
        </w:r>
        <w:r w:rsidR="001D6BDA">
          <w:rPr>
            <w:noProof/>
            <w:webHidden/>
          </w:rPr>
          <w:fldChar w:fldCharType="end"/>
        </w:r>
      </w:hyperlink>
    </w:p>
    <w:p w14:paraId="1F660459" w14:textId="24965499" w:rsidR="001D6BDA" w:rsidRDefault="005E482F">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1D6BDA">
          <w:rPr>
            <w:noProof/>
            <w:webHidden/>
          </w:rPr>
          <w:t>6</w:t>
        </w:r>
        <w:r w:rsidR="001D6BDA">
          <w:rPr>
            <w:noProof/>
            <w:webHidden/>
          </w:rPr>
          <w:fldChar w:fldCharType="end"/>
        </w:r>
      </w:hyperlink>
    </w:p>
    <w:p w14:paraId="27C17A37" w14:textId="1911BD48" w:rsidR="001D6BDA" w:rsidRDefault="005E482F">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1D6BDA">
          <w:rPr>
            <w:noProof/>
            <w:webHidden/>
          </w:rPr>
          <w:t>6</w:t>
        </w:r>
        <w:r w:rsidR="001D6BDA">
          <w:rPr>
            <w:noProof/>
            <w:webHidden/>
          </w:rPr>
          <w:fldChar w:fldCharType="end"/>
        </w:r>
      </w:hyperlink>
    </w:p>
    <w:p w14:paraId="447A4614" w14:textId="334A762A" w:rsidR="001D6BDA" w:rsidRDefault="005E482F">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21DF4CA7" w14:textId="7F9315D4" w:rsidR="001D6BDA" w:rsidRDefault="005E482F">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0E8C5EEA" w14:textId="767E2441" w:rsidR="001D6BDA" w:rsidRDefault="005E482F">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3A21EBFC" w14:textId="70980E2C" w:rsidR="001D6BDA" w:rsidRDefault="005E482F">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4266E622" w14:textId="5035101F" w:rsidR="001D6BDA" w:rsidRDefault="005E482F">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00977A0D" w14:textId="24A5FF7C" w:rsidR="001D6BDA" w:rsidRDefault="005E482F">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4E31F414" w14:textId="2A753BFC" w:rsidR="001D6BDA" w:rsidRDefault="005E482F">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6D6D7550" w14:textId="4726D901" w:rsidR="001D6BDA" w:rsidRDefault="005E482F">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1B3A5F66" w14:textId="59FD32AD" w:rsidR="001D6BDA" w:rsidRDefault="005E482F">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1D6BDA">
          <w:rPr>
            <w:noProof/>
            <w:webHidden/>
          </w:rPr>
          <w:t>17</w:t>
        </w:r>
        <w:r w:rsidR="001D6BDA">
          <w:rPr>
            <w:noProof/>
            <w:webHidden/>
          </w:rPr>
          <w:fldChar w:fldCharType="end"/>
        </w:r>
      </w:hyperlink>
    </w:p>
    <w:p w14:paraId="296A7DBC" w14:textId="33B3FDF4" w:rsidR="001D6BDA" w:rsidRDefault="005E482F">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1D6BDA">
          <w:rPr>
            <w:noProof/>
            <w:webHidden/>
          </w:rPr>
          <w:t>17</w:t>
        </w:r>
        <w:r w:rsidR="001D6BDA">
          <w:rPr>
            <w:noProof/>
            <w:webHidden/>
          </w:rPr>
          <w:fldChar w:fldCharType="end"/>
        </w:r>
      </w:hyperlink>
    </w:p>
    <w:p w14:paraId="7566592E" w14:textId="08574CC4" w:rsidR="001D6BDA" w:rsidRDefault="005E482F">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1D6BDA">
          <w:rPr>
            <w:noProof/>
            <w:webHidden/>
          </w:rPr>
          <w:t>18</w:t>
        </w:r>
        <w:r w:rsidR="001D6BDA">
          <w:rPr>
            <w:noProof/>
            <w:webHidden/>
          </w:rPr>
          <w:fldChar w:fldCharType="end"/>
        </w:r>
      </w:hyperlink>
    </w:p>
    <w:p w14:paraId="72782947" w14:textId="51052718" w:rsidR="001D6BDA" w:rsidRDefault="005E482F">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06D47478" w14:textId="10E485FA" w:rsidR="001D6BDA" w:rsidRDefault="005E482F">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1F84D3D2" w14:textId="7CC93E8E" w:rsidR="001D6BDA" w:rsidRDefault="005E482F">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45BEE9EB" w14:textId="315FB05F" w:rsidR="001D6BDA" w:rsidRDefault="005E482F">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4820B2EA" w14:textId="5DB274A6" w:rsidR="001D6BDA" w:rsidRDefault="005E482F">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1D6BDA">
          <w:rPr>
            <w:noProof/>
            <w:webHidden/>
          </w:rPr>
          <w:t>39</w:t>
        </w:r>
        <w:r w:rsidR="001D6BDA">
          <w:rPr>
            <w:noProof/>
            <w:webHidden/>
          </w:rPr>
          <w:fldChar w:fldCharType="end"/>
        </w:r>
      </w:hyperlink>
    </w:p>
    <w:p w14:paraId="297C8CFB" w14:textId="102BA982" w:rsidR="001D6BDA" w:rsidRDefault="005E482F">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1D6BDA">
          <w:rPr>
            <w:noProof/>
            <w:webHidden/>
          </w:rPr>
          <w:t>42</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6" w:name="_Toc125720214"/>
      <w:r>
        <w:rPr>
          <w:rFonts w:cs="Times New Roman"/>
          <w:sz w:val="28"/>
          <w:szCs w:val="36"/>
        </w:rPr>
        <w:lastRenderedPageBreak/>
        <w:t>DAFTAR GAMBAR</w:t>
      </w:r>
      <w:bookmarkEnd w:id="4"/>
      <w:bookmarkEnd w:id="6"/>
    </w:p>
    <w:p w14:paraId="5AD7D24C" w14:textId="77777777"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Pr>
            <w:rFonts w:cs="Times New Roman"/>
          </w:rPr>
          <w:t>17</w:t>
        </w:r>
        <w:r>
          <w:rPr>
            <w:rFonts w:cs="Times New Roman"/>
          </w:rPr>
          <w:fldChar w:fldCharType="end"/>
        </w:r>
      </w:hyperlink>
    </w:p>
    <w:p w14:paraId="24ABA1AD" w14:textId="77777777" w:rsidR="00922181" w:rsidRDefault="005E482F">
      <w:pPr>
        <w:pStyle w:val="TableofFigures"/>
        <w:tabs>
          <w:tab w:val="right" w:leader="dot" w:pos="7927"/>
        </w:tabs>
        <w:rPr>
          <w:rFonts w:eastAsiaTheme="minorEastAsia" w:cs="Times New Roman"/>
          <w:sz w:val="22"/>
          <w:lang w:val="en-US" w:eastAsia="en-GB"/>
        </w:rPr>
      </w:pPr>
      <w:hyperlink r:id="rId19" w:anchor="_Toc110212598" w:history="1">
        <w:r>
          <w:rPr>
            <w:rStyle w:val="Hyperlink"/>
            <w:rFonts w:cs="Times New Roman"/>
          </w:rPr>
          <w:t xml:space="preserve">Gambar </w:t>
        </w:r>
        <w:r>
          <w:rPr>
            <w:rStyle w:val="Hyperlink"/>
            <w:rFonts w:cs="Times New Roman"/>
            <w:lang w:val="en-US"/>
          </w:rPr>
          <w:t>3.</w:t>
        </w:r>
        <w:r>
          <w:rPr>
            <w:rStyle w:val="Hyperlink"/>
            <w:rFonts w:cs="Times New Roman"/>
          </w:rPr>
          <w:t>4</w:t>
        </w:r>
        <w:r>
          <w:rPr>
            <w:rStyle w:val="Hyperlink"/>
            <w:rFonts w:cs="Times New Roman"/>
            <w:lang w:val="en-US"/>
          </w:rPr>
          <w:t xml:space="preserve"> </w:t>
        </w:r>
        <w:r>
          <w:t xml:space="preserve">Metode Penelitian </w:t>
        </w:r>
        <w:r>
          <w:rPr>
            <w:i/>
          </w:rPr>
          <w:t>Prototyping</w:t>
        </w:r>
        <w:r>
          <w:rPr>
            <w:rFonts w:cs="Times New Roman"/>
          </w:rPr>
          <w:tab/>
        </w:r>
        <w:r>
          <w:rPr>
            <w:rFonts w:cs="Times New Roman"/>
            <w:lang w:val="en-US"/>
          </w:rPr>
          <w:t>20</w:t>
        </w:r>
      </w:hyperlink>
    </w:p>
    <w:p w14:paraId="67662B2F" w14:textId="77777777" w:rsidR="00922181" w:rsidRDefault="005E482F">
      <w:pPr>
        <w:pStyle w:val="TableofFigures"/>
        <w:tabs>
          <w:tab w:val="right" w:leader="dot" w:pos="7927"/>
        </w:tabs>
        <w:rPr>
          <w:rFonts w:eastAsiaTheme="minorEastAsia" w:cs="Times New Roman"/>
          <w:sz w:val="22"/>
          <w:lang w:val="en-US" w:eastAsia="en-GB"/>
        </w:rPr>
      </w:pPr>
      <w:hyperlink r:id="rId20" w:anchor="_Toc110212598" w:history="1">
        <w:r>
          <w:rPr>
            <w:rStyle w:val="Hyperlink"/>
            <w:rFonts w:cs="Times New Roman"/>
          </w:rPr>
          <w:t xml:space="preserve">Gambar </w:t>
        </w:r>
        <w:r>
          <w:rPr>
            <w:rStyle w:val="Hyperlink"/>
            <w:rFonts w:cs="Times New Roman"/>
            <w:lang w:val="en-US"/>
          </w:rPr>
          <w:t>3.</w:t>
        </w:r>
        <w:r>
          <w:rPr>
            <w:rStyle w:val="Hyperlink"/>
            <w:rFonts w:cs="Times New Roman"/>
          </w:rPr>
          <w:t>4</w:t>
        </w:r>
        <w:r>
          <w:rPr>
            <w:rStyle w:val="Hyperlink"/>
            <w:rFonts w:cs="Times New Roman"/>
            <w:lang w:val="en-US"/>
          </w:rPr>
          <w:t xml:space="preserve"> </w:t>
        </w:r>
        <w:r>
          <w:t>Diagram Perancangan Skema Sistem</w:t>
        </w:r>
        <w:r>
          <w:rPr>
            <w:rFonts w:cs="Times New Roman"/>
          </w:rPr>
          <w:tab/>
        </w:r>
        <w:r>
          <w:rPr>
            <w:rFonts w:cs="Times New Roman"/>
            <w:lang w:val="en-US"/>
          </w:rPr>
          <w:t>32</w:t>
        </w:r>
      </w:hyperlink>
    </w:p>
    <w:p w14:paraId="559392E6" w14:textId="77777777" w:rsidR="00922181" w:rsidRDefault="005E482F">
      <w:pPr>
        <w:pStyle w:val="TableofFigures"/>
        <w:tabs>
          <w:tab w:val="right" w:leader="dot" w:pos="7927"/>
        </w:tabs>
        <w:rPr>
          <w:rFonts w:eastAsiaTheme="minorEastAsia" w:cs="Times New Roman"/>
          <w:sz w:val="22"/>
          <w:lang w:val="en-GB" w:eastAsia="en-GB"/>
        </w:rPr>
      </w:pPr>
      <w:hyperlink r:id="rId21" w:anchor="_Toc110212598" w:history="1">
        <w:r>
          <w:rPr>
            <w:rStyle w:val="Hyperlink"/>
            <w:rFonts w:cs="Times New Roman"/>
          </w:rPr>
          <w:t xml:space="preserve">Gambar </w:t>
        </w:r>
        <w:r>
          <w:rPr>
            <w:rStyle w:val="Hyperlink"/>
            <w:rFonts w:cs="Times New Roman"/>
            <w:lang w:val="en-US"/>
          </w:rPr>
          <w:t>3.</w:t>
        </w:r>
        <w:r>
          <w:rPr>
            <w:rStyle w:val="Hyperlink"/>
            <w:rFonts w:cs="Times New Roman"/>
          </w:rPr>
          <w:t>5</w:t>
        </w:r>
        <w:r>
          <w:rPr>
            <w:rStyle w:val="Hyperlink"/>
            <w:rFonts w:cs="Times New Roman"/>
            <w:lang w:val="en-US"/>
          </w:rPr>
          <w:t xml:space="preserve"> </w:t>
        </w:r>
        <w:r>
          <w:t>Perancangan Skema Sistem</w:t>
        </w:r>
        <w:r>
          <w:rPr>
            <w:rFonts w:cs="Times New Roman"/>
          </w:rPr>
          <w:tab/>
        </w:r>
        <w:r>
          <w:rPr>
            <w:rFonts w:cs="Times New Roman"/>
            <w:lang w:val="en-US"/>
          </w:rPr>
          <w:t>33</w:t>
        </w:r>
      </w:hyperlink>
    </w:p>
    <w:p w14:paraId="19775FD1" w14:textId="77777777" w:rsidR="00922181" w:rsidRDefault="005E482F">
      <w:pPr>
        <w:pStyle w:val="TableofFigures"/>
        <w:tabs>
          <w:tab w:val="right" w:leader="dot" w:pos="7927"/>
        </w:tabs>
        <w:rPr>
          <w:rFonts w:eastAsiaTheme="minorEastAsia" w:cs="Times New Roman"/>
          <w:sz w:val="22"/>
          <w:lang w:val="en-GB" w:eastAsia="en-GB"/>
        </w:rPr>
      </w:pPr>
      <w:hyperlink r:id="rId22" w:anchor="_Toc110212598" w:history="1">
        <w:r>
          <w:rPr>
            <w:rStyle w:val="Hyperlink"/>
            <w:rFonts w:cs="Times New Roman"/>
          </w:rPr>
          <w:t xml:space="preserve">Gambar </w:t>
        </w:r>
        <w:r>
          <w:rPr>
            <w:rStyle w:val="Hyperlink"/>
            <w:rFonts w:cs="Times New Roman"/>
            <w:lang w:val="en-US"/>
          </w:rPr>
          <w:t>3.</w:t>
        </w:r>
        <w:r>
          <w:rPr>
            <w:rStyle w:val="Hyperlink"/>
            <w:rFonts w:cs="Times New Roman"/>
          </w:rPr>
          <w:t>6</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rPr>
            <w:rFonts w:cs="Times New Roman"/>
          </w:rPr>
          <w:tab/>
        </w:r>
        <w:r>
          <w:rPr>
            <w:rFonts w:cs="Times New Roman"/>
            <w:lang w:val="en-US"/>
          </w:rPr>
          <w:t>34</w:t>
        </w:r>
      </w:hyperlink>
    </w:p>
    <w:p w14:paraId="13A39BBC" w14:textId="77777777" w:rsidR="00922181" w:rsidRDefault="005E482F">
      <w:pPr>
        <w:pStyle w:val="TableofFigures"/>
        <w:tabs>
          <w:tab w:val="right" w:leader="dot" w:pos="7927"/>
        </w:tabs>
        <w:rPr>
          <w:rFonts w:eastAsiaTheme="minorEastAsia" w:cs="Times New Roman"/>
          <w:sz w:val="22"/>
          <w:lang w:val="en-GB" w:eastAsia="en-GB"/>
        </w:rPr>
      </w:pPr>
      <w:hyperlink r:id="rId23" w:anchor="_Toc110212598" w:history="1">
        <w:r>
          <w:rPr>
            <w:rStyle w:val="Hyperlink"/>
            <w:rFonts w:cs="Times New Roman"/>
          </w:rPr>
          <w:t xml:space="preserve">Gambar </w:t>
        </w:r>
        <w:r>
          <w:rPr>
            <w:rStyle w:val="Hyperlink"/>
            <w:rFonts w:cs="Times New Roman"/>
            <w:lang w:val="en-US"/>
          </w:rPr>
          <w:t>3.</w:t>
        </w:r>
        <w:r>
          <w:rPr>
            <w:rStyle w:val="Hyperlink"/>
            <w:rFonts w:cs="Times New Roman"/>
          </w:rPr>
          <w:t>7</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w:t>
        </w:r>
        <w:r>
          <w:rPr>
            <w:i/>
          </w:rPr>
          <w:t>splashscreen</w:t>
        </w:r>
        <w:r>
          <w:rPr>
            <w:rFonts w:cs="Times New Roman"/>
          </w:rPr>
          <w:tab/>
        </w:r>
        <w:r>
          <w:rPr>
            <w:rFonts w:cs="Times New Roman"/>
            <w:lang w:val="en-US"/>
          </w:rPr>
          <w:t>34</w:t>
        </w:r>
      </w:hyperlink>
    </w:p>
    <w:p w14:paraId="069A47BA" w14:textId="77777777" w:rsidR="00922181" w:rsidRDefault="005E482F">
      <w:pPr>
        <w:pStyle w:val="TableofFigures"/>
        <w:tabs>
          <w:tab w:val="right" w:leader="dot" w:pos="7927"/>
        </w:tabs>
        <w:rPr>
          <w:rFonts w:cs="Times New Roman"/>
        </w:rPr>
      </w:pPr>
      <w:hyperlink r:id="rId24" w:anchor="_Toc110212598" w:history="1">
        <w:r>
          <w:rPr>
            <w:rStyle w:val="Hyperlink"/>
            <w:rFonts w:cs="Times New Roman"/>
          </w:rPr>
          <w:t xml:space="preserve">Gambar </w:t>
        </w:r>
        <w:r>
          <w:rPr>
            <w:rStyle w:val="Hyperlink"/>
            <w:rFonts w:cs="Times New Roman"/>
            <w:lang w:val="en-US"/>
          </w:rPr>
          <w:t>3.</w:t>
        </w:r>
        <w:r>
          <w:rPr>
            <w:rStyle w:val="Hyperlink"/>
            <w:rFonts w:cs="Times New Roman"/>
          </w:rPr>
          <w:t>8</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w:t>
        </w:r>
        <w:r>
          <w:rPr>
            <w:i/>
          </w:rPr>
          <w:t>home</w:t>
        </w:r>
        <w:r>
          <w:rPr>
            <w:rFonts w:cs="Times New Roman"/>
          </w:rPr>
          <w:tab/>
        </w:r>
        <w:r>
          <w:rPr>
            <w:rFonts w:cs="Times New Roman"/>
            <w:lang w:val="en-US"/>
          </w:rPr>
          <w:t>35</w:t>
        </w:r>
      </w:hyperlink>
    </w:p>
    <w:p w14:paraId="67BE6889" w14:textId="77777777" w:rsidR="00922181" w:rsidRDefault="005E482F">
      <w:pPr>
        <w:pStyle w:val="TableofFigures"/>
        <w:tabs>
          <w:tab w:val="right" w:leader="dot" w:pos="7927"/>
        </w:tabs>
        <w:rPr>
          <w:rFonts w:eastAsiaTheme="minorEastAsia" w:cs="Times New Roman"/>
          <w:sz w:val="22"/>
          <w:lang w:val="en-GB" w:eastAsia="en-GB"/>
        </w:rPr>
      </w:pPr>
      <w:hyperlink r:id="rId25" w:anchor="_Toc110212598" w:history="1">
        <w:r>
          <w:rPr>
            <w:rStyle w:val="Hyperlink"/>
            <w:rFonts w:cs="Times New Roman"/>
          </w:rPr>
          <w:t xml:space="preserve">Gambar </w:t>
        </w:r>
        <w:r>
          <w:rPr>
            <w:rStyle w:val="Hyperlink"/>
            <w:rFonts w:cs="Times New Roman"/>
            <w:lang w:val="en-US"/>
          </w:rPr>
          <w:t>3.</w:t>
        </w:r>
        <w:r>
          <w:rPr>
            <w:rStyle w:val="Hyperlink"/>
            <w:rFonts w:cs="Times New Roman"/>
          </w:rPr>
          <w:t>9</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r>
          <w:rPr>
            <w:rFonts w:cs="Times New Roman"/>
          </w:rPr>
          <w:tab/>
        </w:r>
        <w:r>
          <w:rPr>
            <w:rFonts w:cs="Times New Roman"/>
            <w:lang w:val="en-US"/>
          </w:rPr>
          <w:t>36</w:t>
        </w:r>
      </w:hyperlink>
    </w:p>
    <w:p w14:paraId="0EBD31EE" w14:textId="77777777" w:rsidR="00922181" w:rsidRDefault="005E482F">
      <w:pPr>
        <w:pStyle w:val="TableofFigures"/>
        <w:tabs>
          <w:tab w:val="right" w:leader="dot" w:pos="7927"/>
        </w:tabs>
        <w:rPr>
          <w:rFonts w:eastAsiaTheme="minorEastAsia" w:cs="Times New Roman"/>
          <w:sz w:val="22"/>
          <w:lang w:val="en-GB" w:eastAsia="en-GB"/>
        </w:rPr>
      </w:pPr>
      <w:hyperlink r:id="rId26" w:anchor="_Toc110212598" w:history="1">
        <w:r>
          <w:rPr>
            <w:rStyle w:val="Hyperlink"/>
            <w:rFonts w:cs="Times New Roman"/>
          </w:rPr>
          <w:t xml:space="preserve">Gambar </w:t>
        </w:r>
        <w:r>
          <w:rPr>
            <w:rStyle w:val="Hyperlink"/>
            <w:rFonts w:cs="Times New Roman"/>
            <w:lang w:val="en-US"/>
          </w:rPr>
          <w:t>3.</w:t>
        </w:r>
        <w:r>
          <w:rPr>
            <w:rStyle w:val="Hyperlink"/>
            <w:rFonts w:cs="Times New Roman"/>
          </w:rPr>
          <w:t>10</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r>
          <w:rPr>
            <w:rFonts w:cs="Times New Roman"/>
          </w:rPr>
          <w:tab/>
        </w:r>
        <w:r>
          <w:rPr>
            <w:rFonts w:cs="Times New Roman"/>
            <w:lang w:val="en-US"/>
          </w:rPr>
          <w:t>37</w:t>
        </w:r>
      </w:hyperlink>
    </w:p>
    <w:p w14:paraId="0B3128FE" w14:textId="77777777" w:rsidR="00922181" w:rsidRDefault="005E482F">
      <w:pPr>
        <w:pStyle w:val="TableofFigures"/>
        <w:tabs>
          <w:tab w:val="right" w:leader="dot" w:pos="7927"/>
        </w:tabs>
        <w:rPr>
          <w:rFonts w:eastAsiaTheme="minorEastAsia" w:cs="Times New Roman"/>
          <w:sz w:val="22"/>
          <w:lang w:val="en-GB" w:eastAsia="en-GB"/>
        </w:rPr>
      </w:pPr>
      <w:hyperlink r:id="rId27" w:anchor="_Toc110212598" w:history="1">
        <w:r>
          <w:rPr>
            <w:rStyle w:val="Hyperlink"/>
            <w:rFonts w:cs="Times New Roman"/>
          </w:rPr>
          <w:t xml:space="preserve">Gambar </w:t>
        </w:r>
        <w:r>
          <w:rPr>
            <w:rStyle w:val="Hyperlink"/>
            <w:rFonts w:cs="Times New Roman"/>
            <w:lang w:val="en-US"/>
          </w:rPr>
          <w:t>3.</w:t>
        </w:r>
        <w:r>
          <w:rPr>
            <w:rStyle w:val="Hyperlink"/>
            <w:rFonts w:cs="Times New Roman"/>
          </w:rPr>
          <w:t>11</w:t>
        </w:r>
        <w:r>
          <w:rPr>
            <w:rStyle w:val="Hyperlink"/>
            <w:rFonts w:cs="Times New Roman"/>
            <w:lang w:val="en-US"/>
          </w:rPr>
          <w:t xml:space="preserve"> </w:t>
        </w:r>
        <w:r>
          <w:rPr>
            <w:i/>
          </w:rPr>
          <w:t>wireframe</w:t>
        </w:r>
        <w:r>
          <w:t xml:space="preserve"> aplikasi </w:t>
        </w:r>
        <w:r>
          <w:rPr>
            <w:i/>
          </w:rPr>
          <w:t xml:space="preserve">interface </w:t>
        </w:r>
        <w:r>
          <w:t xml:space="preserve">berbasis </w:t>
        </w:r>
        <w:r>
          <w:rPr>
            <w:i/>
          </w:rPr>
          <w:t>mobile</w:t>
        </w:r>
        <w:r>
          <w:t xml:space="preserve"> halaman utilitas pompa peristaltik</w:t>
        </w:r>
        <w:r>
          <w:rPr>
            <w:rFonts w:cs="Times New Roman"/>
          </w:rPr>
          <w:tab/>
        </w:r>
        <w:r>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7" w:name="_Toc94477390"/>
      <w:bookmarkStart w:id="8" w:name="_Toc125720215"/>
      <w:r>
        <w:rPr>
          <w:rFonts w:cs="Times New Roman"/>
          <w:sz w:val="28"/>
          <w:szCs w:val="36"/>
        </w:rPr>
        <w:lastRenderedPageBreak/>
        <w:t>DAFTAR TABEL</w:t>
      </w:r>
      <w:bookmarkEnd w:id="7"/>
      <w:bookmarkEnd w:id="8"/>
    </w:p>
    <w:p w14:paraId="72170A90" w14:textId="77777777"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Pr>
            <w:rFonts w:cs="Times New Roman"/>
          </w:rPr>
          <w:t>8</w:t>
        </w:r>
        <w:r>
          <w:rPr>
            <w:rFonts w:cs="Times New Roman"/>
          </w:rPr>
          <w:fldChar w:fldCharType="end"/>
        </w:r>
      </w:hyperlink>
    </w:p>
    <w:p w14:paraId="78FD1A30" w14:textId="77777777" w:rsidR="00922181" w:rsidRDefault="005E482F">
      <w:pPr>
        <w:pStyle w:val="TableofFigures"/>
        <w:tabs>
          <w:tab w:val="right" w:leader="dot" w:pos="7927"/>
        </w:tabs>
        <w:rPr>
          <w:rFonts w:cs="Times New Roman"/>
        </w:rPr>
      </w:pPr>
      <w:hyperlink w:anchor="_Toc110185555" w:history="1">
        <w:r>
          <w:rPr>
            <w:rStyle w:val="Hyperlink"/>
            <w:rFonts w:cs="Times New Roman"/>
          </w:rPr>
          <w:t xml:space="preserve">Tabel </w:t>
        </w:r>
        <w:r>
          <w:rPr>
            <w:rStyle w:val="Hyperlink"/>
            <w:rFonts w:cs="Times New Roman"/>
            <w:lang w:val="en-US"/>
          </w:rPr>
          <w:t xml:space="preserve">3.1 </w:t>
        </w:r>
        <w:r>
          <w:rPr>
            <w:rStyle w:val="Hyperlink"/>
            <w:rFonts w:cs="Times New Roman"/>
            <w:i/>
            <w:lang w:val="en-US"/>
          </w:rPr>
          <w:t>Black Box Testing :</w:t>
        </w:r>
        <w:r>
          <w:rPr>
            <w:i/>
          </w:rPr>
          <w:t xml:space="preserve"> </w:t>
        </w:r>
        <w:r>
          <w:t xml:space="preserve">Pengujian </w:t>
        </w:r>
        <w:r>
          <w:rPr>
            <w:i/>
          </w:rPr>
          <w:t>Sensor</w:t>
        </w:r>
        <w:r>
          <w:t xml:space="preserve"> Suhu Air Media Budidaya Pada</w:t>
        </w:r>
        <w:r>
          <w:rPr>
            <w:i/>
          </w:rPr>
          <w:t xml:space="preserve"> Arduino Nano</w:t>
        </w:r>
        <w:r>
          <w:rPr>
            <w:rStyle w:val="Hyperlink"/>
            <w:rFonts w:cs="Times New Roman"/>
            <w:i/>
            <w:lang w:val="en-US"/>
          </w:rPr>
          <w:t xml:space="preserve"> </w:t>
        </w:r>
        <w:r>
          <w:rPr>
            <w:rFonts w:cs="Times New Roman"/>
          </w:rPr>
          <w:tab/>
        </w:r>
        <w:r>
          <w:rPr>
            <w:rFonts w:cs="Times New Roman"/>
            <w:lang w:val="en-US"/>
          </w:rPr>
          <w:t>32</w:t>
        </w:r>
      </w:hyperlink>
    </w:p>
    <w:p w14:paraId="20E2A896" w14:textId="77777777" w:rsidR="00922181" w:rsidRDefault="005E482F">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3.</w:t>
        </w:r>
        <w:r>
          <w:rPr>
            <w:rStyle w:val="Hyperlink"/>
            <w:rFonts w:cs="Times New Roman"/>
          </w:rPr>
          <w:t>2</w:t>
        </w:r>
        <w:r>
          <w:rPr>
            <w:rStyle w:val="Hyperlink"/>
            <w:rFonts w:cs="Times New Roman"/>
            <w:lang w:val="en-US"/>
          </w:rPr>
          <w:t xml:space="preserve"> </w:t>
        </w:r>
        <w:r>
          <w:rPr>
            <w:rStyle w:val="Hyperlink"/>
            <w:rFonts w:cs="Times New Roman"/>
            <w:i/>
            <w:lang w:val="en-US"/>
          </w:rPr>
          <w:t xml:space="preserve">Black Box Testing : </w:t>
        </w:r>
        <w:r>
          <w:t xml:space="preserve">Pengujian </w:t>
        </w:r>
        <w:r>
          <w:rPr>
            <w:i/>
          </w:rPr>
          <w:t>Sensor</w:t>
        </w:r>
        <w:r>
          <w:t xml:space="preserve"> pH Air Media Budidaya Pada</w:t>
        </w:r>
        <w:r>
          <w:rPr>
            <w:i/>
          </w:rPr>
          <w:t xml:space="preserve"> Arduino Nano</w:t>
        </w:r>
        <w:r>
          <w:rPr>
            <w:rFonts w:cs="Times New Roman"/>
          </w:rPr>
          <w:tab/>
        </w:r>
        <w:r>
          <w:rPr>
            <w:rFonts w:cs="Times New Roman"/>
            <w:lang w:val="en-US"/>
          </w:rPr>
          <w:t>32</w:t>
        </w:r>
      </w:hyperlink>
    </w:p>
    <w:p w14:paraId="326A53CA" w14:textId="77777777" w:rsidR="00922181" w:rsidRDefault="005E482F">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3 </w:t>
        </w:r>
        <w:r>
          <w:rPr>
            <w:rStyle w:val="Hyperlink"/>
            <w:rFonts w:cs="Times New Roman"/>
            <w:i/>
            <w:lang w:val="en-US"/>
          </w:rPr>
          <w:t xml:space="preserve">Black Box Testing : </w:t>
        </w:r>
        <w:r>
          <w:t xml:space="preserve">Pengujian </w:t>
        </w:r>
        <w:r>
          <w:rPr>
            <w:i/>
          </w:rPr>
          <w:t>Sensor</w:t>
        </w:r>
        <w:r>
          <w:t xml:space="preserve"> Ketinggian Air Media Budidaya Pada</w:t>
        </w:r>
        <w:r>
          <w:rPr>
            <w:i/>
          </w:rPr>
          <w:t xml:space="preserve"> Arduino Nano</w:t>
        </w:r>
        <w:r>
          <w:rPr>
            <w:rFonts w:cs="Times New Roman"/>
          </w:rPr>
          <w:tab/>
        </w:r>
        <w:r>
          <w:rPr>
            <w:rFonts w:cs="Times New Roman"/>
            <w:lang w:val="en-US"/>
          </w:rPr>
          <w:t>33</w:t>
        </w:r>
      </w:hyperlink>
    </w:p>
    <w:p w14:paraId="341D494C" w14:textId="77777777" w:rsidR="00922181" w:rsidRDefault="005E482F">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4 </w:t>
        </w:r>
        <w:r>
          <w:rPr>
            <w:rStyle w:val="Hyperlink"/>
            <w:rFonts w:cs="Times New Roman"/>
            <w:i/>
            <w:lang w:val="en-US"/>
          </w:rPr>
          <w:t xml:space="preserve">Black Box Testing : </w:t>
        </w:r>
        <w:r>
          <w:t>Pengujian</w:t>
        </w:r>
        <w:r>
          <w:rPr>
            <w:i/>
          </w:rPr>
          <w:t xml:space="preserve"> Mosfet Driver </w:t>
        </w:r>
        <w:r>
          <w:t>Perangkat</w:t>
        </w:r>
        <w:r>
          <w:rPr>
            <w:i/>
          </w:rPr>
          <w:t xml:space="preserve"> High Power LED </w:t>
        </w:r>
        <w:r>
          <w:t>Media Budidaya Pada</w:t>
        </w:r>
        <w:r>
          <w:rPr>
            <w:i/>
          </w:rPr>
          <w:t xml:space="preserve"> Arduino Nano</w:t>
        </w:r>
        <w:r>
          <w:rPr>
            <w:rFonts w:cs="Times New Roman"/>
          </w:rPr>
          <w:tab/>
        </w:r>
        <w:r>
          <w:rPr>
            <w:rFonts w:cs="Times New Roman"/>
            <w:lang w:val="en-US"/>
          </w:rPr>
          <w:t>33</w:t>
        </w:r>
      </w:hyperlink>
    </w:p>
    <w:p w14:paraId="6291A513" w14:textId="77777777" w:rsidR="00922181" w:rsidRDefault="005E482F">
      <w:pPr>
        <w:pStyle w:val="TableofFigures"/>
        <w:tabs>
          <w:tab w:val="right" w:leader="dot" w:pos="7927"/>
        </w:tabs>
        <w:rPr>
          <w:rFonts w:cs="Times New Roman"/>
        </w:rPr>
      </w:pPr>
      <w:hyperlink w:anchor="_Toc110185555" w:history="1">
        <w:r>
          <w:rPr>
            <w:rStyle w:val="Hyperlink"/>
            <w:rFonts w:cs="Times New Roman"/>
          </w:rPr>
          <w:t xml:space="preserve">Tabel </w:t>
        </w:r>
        <w:r>
          <w:rPr>
            <w:rStyle w:val="Hyperlink"/>
            <w:rFonts w:cs="Times New Roman"/>
            <w:lang w:val="en-US"/>
          </w:rPr>
          <w:t xml:space="preserve">3.5 </w:t>
        </w:r>
        <w:r>
          <w:rPr>
            <w:rStyle w:val="Hyperlink"/>
            <w:rFonts w:cs="Times New Roman"/>
            <w:i/>
            <w:lang w:val="en-US"/>
          </w:rPr>
          <w:t xml:space="preserve">Black Box Testing : </w:t>
        </w:r>
        <w:r>
          <w:t>Pengujian</w:t>
        </w:r>
        <w:r>
          <w:rPr>
            <w:i/>
          </w:rPr>
          <w:t xml:space="preserve"> Mosfet Driver </w:t>
        </w:r>
        <w:r>
          <w:t>Pompa</w:t>
        </w:r>
        <w:r>
          <w:rPr>
            <w:i/>
          </w:rPr>
          <w:t xml:space="preserve"> Wave Maker </w:t>
        </w:r>
        <w:r>
          <w:t>Media Budidaya Pada</w:t>
        </w:r>
        <w:r>
          <w:rPr>
            <w:i/>
          </w:rPr>
          <w:t xml:space="preserve"> Arduino Nano</w:t>
        </w:r>
        <w:r>
          <w:rPr>
            <w:rFonts w:cs="Times New Roman"/>
          </w:rPr>
          <w:tab/>
        </w:r>
        <w:r>
          <w:rPr>
            <w:rFonts w:cs="Times New Roman"/>
            <w:lang w:val="en-US"/>
          </w:rPr>
          <w:t>33</w:t>
        </w:r>
      </w:hyperlink>
    </w:p>
    <w:p w14:paraId="0876BA26" w14:textId="77777777" w:rsidR="00922181" w:rsidRDefault="005E482F">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6 </w:t>
        </w:r>
        <w:r>
          <w:rPr>
            <w:rStyle w:val="Hyperlink"/>
            <w:rFonts w:cs="Times New Roman"/>
            <w:i/>
            <w:lang w:val="en-US"/>
          </w:rPr>
          <w:t xml:space="preserve">Black Box Testing : </w:t>
        </w:r>
        <w:r>
          <w:t>Pengujian</w:t>
        </w:r>
        <w:r>
          <w:rPr>
            <w:i/>
          </w:rPr>
          <w:t xml:space="preserve"> Mosfet </w:t>
        </w:r>
        <w:r>
          <w:t>Pompa</w:t>
        </w:r>
        <w:r>
          <w:rPr>
            <w:i/>
          </w:rPr>
          <w:t xml:space="preserve"> Peristaltik 1 </w:t>
        </w:r>
        <w:r>
          <w:t>Media Budidaya Pada</w:t>
        </w:r>
        <w:r>
          <w:rPr>
            <w:i/>
          </w:rPr>
          <w:t xml:space="preserve"> Arduino Nano</w:t>
        </w:r>
        <w:r>
          <w:rPr>
            <w:rFonts w:cs="Times New Roman"/>
          </w:rPr>
          <w:tab/>
        </w:r>
        <w:r>
          <w:rPr>
            <w:rFonts w:cs="Times New Roman"/>
            <w:lang w:val="en-US"/>
          </w:rPr>
          <w:t>33</w:t>
        </w:r>
      </w:hyperlink>
    </w:p>
    <w:p w14:paraId="4DCFFB07" w14:textId="77777777" w:rsidR="00922181" w:rsidRDefault="005E482F">
      <w:pPr>
        <w:pStyle w:val="TableofFigures"/>
        <w:tabs>
          <w:tab w:val="right" w:leader="dot" w:pos="7927"/>
        </w:tabs>
        <w:rPr>
          <w:rFonts w:eastAsiaTheme="minorEastAsia" w:cs="Times New Roman"/>
          <w:sz w:val="22"/>
          <w:lang w:val="en-GB" w:eastAsia="en-GB"/>
        </w:rPr>
      </w:pPr>
      <w:hyperlink w:anchor="_Toc110185555" w:history="1">
        <w:r>
          <w:rPr>
            <w:rStyle w:val="Hyperlink"/>
            <w:rFonts w:cs="Times New Roman"/>
          </w:rPr>
          <w:t xml:space="preserve">Tabel </w:t>
        </w:r>
        <w:r>
          <w:rPr>
            <w:rStyle w:val="Hyperlink"/>
            <w:rFonts w:cs="Times New Roman"/>
            <w:lang w:val="en-US"/>
          </w:rPr>
          <w:t xml:space="preserve">3.7 </w:t>
        </w:r>
        <w:r>
          <w:rPr>
            <w:rStyle w:val="Hyperlink"/>
            <w:rFonts w:cs="Times New Roman"/>
            <w:i/>
            <w:lang w:val="en-US"/>
          </w:rPr>
          <w:t xml:space="preserve">Black Box Testing : </w:t>
        </w:r>
        <w:r>
          <w:t>Pengujian</w:t>
        </w:r>
        <w:r>
          <w:rPr>
            <w:i/>
          </w:rPr>
          <w:t xml:space="preserve"> Mosfet </w:t>
        </w:r>
        <w:r>
          <w:t>Pompa</w:t>
        </w:r>
        <w:r>
          <w:rPr>
            <w:i/>
          </w:rPr>
          <w:t xml:space="preserve"> Peristaltik 2 </w:t>
        </w:r>
        <w:r>
          <w:t>Media Budidaya Pada</w:t>
        </w:r>
        <w:r>
          <w:rPr>
            <w:i/>
          </w:rPr>
          <w:t xml:space="preserve"> Arduino Nano</w:t>
        </w:r>
        <w:r>
          <w:rPr>
            <w:rFonts w:cs="Times New Roman"/>
          </w:rPr>
          <w:tab/>
        </w:r>
        <w:r>
          <w:rPr>
            <w:rFonts w:cs="Times New Roman"/>
            <w:lang w:val="en-US"/>
          </w:rPr>
          <w:t>34</w:t>
        </w:r>
      </w:hyperlink>
    </w:p>
    <w:p w14:paraId="3EDE105D" w14:textId="77777777" w:rsidR="00922181" w:rsidRDefault="005E482F">
      <w:pPr>
        <w:pStyle w:val="TableofFigures"/>
        <w:tabs>
          <w:tab w:val="right" w:leader="dot" w:pos="7927"/>
        </w:tabs>
        <w:rPr>
          <w:rFonts w:cs="Times New Roman"/>
        </w:rPr>
      </w:pPr>
      <w:hyperlink w:anchor="_Toc110185555" w:history="1">
        <w:r>
          <w:rPr>
            <w:rStyle w:val="Hyperlink"/>
            <w:rFonts w:cs="Times New Roman"/>
          </w:rPr>
          <w:t xml:space="preserve">Tabel </w:t>
        </w:r>
        <w:r>
          <w:rPr>
            <w:rStyle w:val="Hyperlink"/>
            <w:rFonts w:cs="Times New Roman"/>
            <w:lang w:val="en-US"/>
          </w:rPr>
          <w:t xml:space="preserve">3.8 </w:t>
        </w:r>
        <w:r>
          <w:rPr>
            <w:rStyle w:val="Hyperlink"/>
            <w:rFonts w:cs="Times New Roman"/>
            <w:i/>
            <w:lang w:val="en-US"/>
          </w:rPr>
          <w:t xml:space="preserve">Black Box Testing : </w:t>
        </w:r>
        <w:r>
          <w:t>Pengujian</w:t>
        </w:r>
        <w:r>
          <w:rPr>
            <w:i/>
          </w:rPr>
          <w:t xml:space="preserve"> Relay </w:t>
        </w:r>
        <w:r>
          <w:t>Kipas Pendingin Media Budidaya Pada</w:t>
        </w:r>
        <w:r>
          <w:rPr>
            <w:i/>
          </w:rPr>
          <w:t xml:space="preserve"> Arduino Nano</w:t>
        </w:r>
        <w:r>
          <w:rPr>
            <w:rFonts w:cs="Times New Roman"/>
          </w:rPr>
          <w:tab/>
        </w:r>
        <w:r>
          <w:rPr>
            <w:rFonts w:cs="Times New Roman"/>
            <w:lang w:val="en-US"/>
          </w:rPr>
          <w:t>34</w:t>
        </w:r>
      </w:hyperlink>
    </w:p>
    <w:p w14:paraId="68268AF0" w14:textId="77777777" w:rsidR="00922181" w:rsidRDefault="005E482F">
      <w:pPr>
        <w:pStyle w:val="TableofFigures"/>
        <w:tabs>
          <w:tab w:val="right" w:leader="dot" w:pos="7927"/>
        </w:tabs>
        <w:rPr>
          <w:rFonts w:cs="Times New Roman"/>
          <w:lang w:val="en-US"/>
        </w:rPr>
      </w:pPr>
      <w:hyperlink w:anchor="_Toc110185555" w:history="1">
        <w:r>
          <w:rPr>
            <w:rStyle w:val="Hyperlink"/>
            <w:rFonts w:cs="Times New Roman"/>
          </w:rPr>
          <w:t xml:space="preserve">Tabel </w:t>
        </w:r>
        <w:r>
          <w:rPr>
            <w:rStyle w:val="Hyperlink"/>
            <w:rFonts w:cs="Times New Roman"/>
            <w:lang w:val="en-US"/>
          </w:rPr>
          <w:t xml:space="preserve">3.9 </w:t>
        </w:r>
        <w:r>
          <w:rPr>
            <w:rStyle w:val="Hyperlink"/>
            <w:rFonts w:cs="Times New Roman"/>
            <w:i/>
            <w:lang w:val="en-US"/>
          </w:rPr>
          <w:t xml:space="preserve">Black Box Testing : </w:t>
        </w:r>
        <w:r>
          <w:t>Pengujian Aplikasi</w:t>
        </w:r>
        <w:r>
          <w:rPr>
            <w:i/>
          </w:rPr>
          <w:t xml:space="preserve"> Interface </w:t>
        </w:r>
        <w:r>
          <w:rPr>
            <w:lang w:val="en-US"/>
          </w:rPr>
          <w:t>kontroler</w:t>
        </w:r>
        <w:r>
          <w:t xml:space="preserve"> Media Budidaya Pada</w:t>
        </w:r>
        <w:r>
          <w:rPr>
            <w:i/>
          </w:rPr>
          <w:t xml:space="preserve"> Arduino Nano</w:t>
        </w:r>
        <w:r>
          <w:rPr>
            <w:rFonts w:cs="Times New Roman"/>
          </w:rPr>
          <w:tab/>
        </w:r>
        <w:r>
          <w:rPr>
            <w:rFonts w:cs="Times New Roman"/>
            <w:lang w:val="en-US"/>
          </w:rPr>
          <w:t>34</w:t>
        </w:r>
      </w:hyperlink>
    </w:p>
    <w:p w14:paraId="29ACFA25" w14:textId="77777777" w:rsidR="00922181" w:rsidRDefault="005E482F">
      <w:pPr>
        <w:pStyle w:val="TableofFigures"/>
        <w:tabs>
          <w:tab w:val="right" w:leader="dot" w:pos="7927"/>
        </w:tabs>
        <w:rPr>
          <w:rFonts w:cs="Times New Roman"/>
          <w:lang w:val="en-US"/>
        </w:rPr>
      </w:pPr>
      <w:hyperlink w:anchor="_Toc110185555" w:history="1">
        <w:r>
          <w:rPr>
            <w:rStyle w:val="Hyperlink"/>
            <w:rFonts w:cs="Times New Roman"/>
          </w:rPr>
          <w:t xml:space="preserve">Tabel </w:t>
        </w:r>
        <w:r>
          <w:rPr>
            <w:rStyle w:val="Hyperlink"/>
            <w:rFonts w:cs="Times New Roman"/>
            <w:lang w:val="en-US"/>
          </w:rPr>
          <w:t>3.10 Jadwal Penelitian</w:t>
        </w:r>
        <w:r>
          <w:rPr>
            <w:rFonts w:cs="Times New Roman"/>
          </w:rPr>
          <w:tab/>
        </w:r>
        <w:r>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5E482F">
      <w:pPr>
        <w:pStyle w:val="Heading41"/>
        <w:rPr>
          <w:lang w:val="en-US"/>
        </w:rPr>
      </w:pPr>
      <w:bookmarkStart w:id="9" w:name="_Toc94477391"/>
      <w:bookmarkStart w:id="10" w:name="_Toc125720216"/>
      <w:r>
        <w:lastRenderedPageBreak/>
        <w:t>HALAMAN PERNYATAAN KEASLIAN TUGAS AKH</w:t>
      </w:r>
      <w:bookmarkEnd w:id="5"/>
      <w:bookmarkEnd w:id="9"/>
      <w:r>
        <w:rPr>
          <w:lang w:val="en-US"/>
        </w:rPr>
        <w:t>IR</w:t>
      </w:r>
      <w:bookmarkEnd w:id="10"/>
    </w:p>
    <w:p w14:paraId="71C5CA9E" w14:textId="77777777" w:rsidR="00922181" w:rsidRDefault="005E482F">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05pt;height:593.4pt">
            <v:imagedata r:id="rId28" o:title="CamScanner 01-12-2023 13" croptop="13316f" cropbottom="6426f" cropleft="12018f" cropright="8269f"/>
          </v:shape>
        </w:pict>
      </w:r>
      <w:r w:rsidR="001D6BDA">
        <w:br w:type="page"/>
      </w:r>
      <w:bookmarkStart w:id="11" w:name="_Toc94477392"/>
      <w:r w:rsidR="001D6BDA">
        <w:rPr>
          <w:szCs w:val="36"/>
        </w:rPr>
        <w:lastRenderedPageBreak/>
        <w:t>ABSTRAK</w:t>
      </w:r>
      <w:bookmarkEnd w:id="11"/>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5E482F">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donesia adalah salah satu negara kepulauan yang memiliki kekayaan sumber daya alam hayati laut yang sangat melimpah dengan potensi pemanfaatan yang besar. Dengan bentangan gugusan terumbu karang sebesar kurang lebih </w:t>
      </w:r>
      <w:proofErr w:type="gramStart"/>
      <w:r>
        <w:rPr>
          <w:rFonts w:ascii="Times New Roman" w:hAnsi="Times New Roman" w:cs="Times New Roman"/>
          <w:sz w:val="20"/>
          <w:szCs w:val="20"/>
          <w:lang w:val="en-US"/>
        </w:rPr>
        <w:t>51.000 kilometer</w:t>
      </w:r>
      <w:proofErr w:type="gramEnd"/>
      <w:r>
        <w:rPr>
          <w:rFonts w:ascii="Times New Roman" w:hAnsi="Times New Roman" w:cs="Times New Roman"/>
          <w:sz w:val="20"/>
          <w:szCs w:val="20"/>
          <w:lang w:val="en-US"/>
        </w:rPr>
        <w:t xml:space="preserve">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sedangkan 11% koloni karang ditemukan dalam kondisi pucat dan terdapat kematian koloni karang sebesar 1% dari koloni karang yang terdampak pemutihan.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satu teknologi yang berkembang pesat yang memberikan manfaat dalam keperluan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kontrol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akuarium. Dengan perangkat kontroler berbasis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pengguna dapat mengakses informasi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mengontrol instrumen pendukung kehidupan di </w:t>
      </w:r>
      <w:r>
        <w:rPr>
          <w:rFonts w:ascii="Times New Roman" w:hAnsi="Times New Roman" w:cs="Times New Roman"/>
          <w:sz w:val="20"/>
          <w:szCs w:val="20"/>
          <w:lang w:val="en-US"/>
        </w:rPr>
        <w:lastRenderedPageBreak/>
        <w:t xml:space="preserve">mana pun pengguna berada. Salah satu pemanfaatan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digunakan dan </w:t>
      </w:r>
      <w:proofErr w:type="gramStart"/>
      <w:r>
        <w:rPr>
          <w:rFonts w:ascii="Times New Roman" w:hAnsi="Times New Roman" w:cs="Times New Roman"/>
          <w:sz w:val="20"/>
          <w:szCs w:val="20"/>
          <w:lang w:val="en-US"/>
        </w:rPr>
        <w:t>memadai .</w:t>
      </w:r>
      <w:proofErr w:type="gramEnd"/>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5E482F">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520F98E0" w14:textId="77777777" w:rsidR="00922181" w:rsidRDefault="005E482F">
      <w:pPr>
        <w:pStyle w:val="Heading41"/>
        <w:rPr>
          <w:lang w:val="en-US"/>
        </w:rPr>
      </w:pPr>
      <w:bookmarkStart w:id="12" w:name="_Toc94477393"/>
      <w:bookmarkStart w:id="13" w:name="_Toc125720217"/>
      <w:r>
        <w:lastRenderedPageBreak/>
        <w:t>BAB I</w:t>
      </w:r>
      <w:bookmarkEnd w:id="12"/>
      <w:bookmarkEnd w:id="1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4" w:name="_Toc94477394"/>
      <w:bookmarkStart w:id="15" w:name="_Toc125720218"/>
      <w:r>
        <w:rPr>
          <w:rFonts w:cs="Times New Roman"/>
        </w:rPr>
        <w:t>Latar Belakang</w:t>
      </w:r>
      <w:bookmarkStart w:id="16" w:name="_Hlk108184490"/>
      <w:bookmarkEnd w:id="14"/>
      <w:bookmarkEnd w:id="15"/>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7" w:name="_Toc94477395"/>
      <w:bookmarkStart w:id="18" w:name="_Toc125720219"/>
      <w:bookmarkEnd w:id="16"/>
      <w:r>
        <w:rPr>
          <w:rFonts w:cs="Times New Roman"/>
        </w:rPr>
        <w:t>Rumusan Masalah</w:t>
      </w:r>
      <w:bookmarkEnd w:id="17"/>
      <w:bookmarkEnd w:id="18"/>
    </w:p>
    <w:p w14:paraId="0FA58043" w14:textId="77777777" w:rsidR="00922181" w:rsidRDefault="005E482F">
      <w:pPr>
        <w:pStyle w:val="styledefau"/>
        <w:rPr>
          <w:color w:val="000000"/>
        </w:rPr>
      </w:pPr>
      <w:r>
        <w:rPr>
          <w:color w:val="000000"/>
        </w:rPr>
        <w:t xml:space="preserve">Dengan melihat kerusakan terumbu karang di pesisir indonesia akibat kerusakan habitat maupun penambangan oleh penjual terumbu </w:t>
      </w:r>
      <w:r>
        <w:rPr>
          <w:color w:val="000000"/>
        </w:rPr>
        <w:lastRenderedPageBreak/>
        <w:t>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19" w:name="_Toc94477396"/>
      <w:bookmarkStart w:id="20" w:name="_Toc125720220"/>
      <w:r>
        <w:rPr>
          <w:rFonts w:cs="Times New Roman"/>
        </w:rPr>
        <w:t>Pertanyaan Penelitian</w:t>
      </w:r>
      <w:bookmarkEnd w:id="19"/>
      <w:bookmarkEnd w:id="2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 xml:space="preserve">auto </w:t>
      </w:r>
      <w:proofErr w:type="gramStart"/>
      <w:r>
        <w:rPr>
          <w:rFonts w:ascii="Times New Roman" w:eastAsia="Times New Roman" w:hAnsi="Times New Roman" w:cs="Times New Roman"/>
          <w:i/>
          <w:color w:val="000000"/>
          <w:sz w:val="24"/>
          <w:szCs w:val="24"/>
          <w:lang w:val="en-GB" w:eastAsia="en-GB"/>
        </w:rPr>
        <w:t>doser</w:t>
      </w:r>
      <w:r>
        <w:rPr>
          <w:rFonts w:ascii="Times New Roman" w:eastAsia="Times New Roman" w:hAnsi="Times New Roman" w:cs="Times New Roman"/>
          <w:color w:val="000000"/>
          <w:sz w:val="24"/>
          <w:szCs w:val="24"/>
          <w:lang w:val="en-GB" w:eastAsia="en-GB"/>
        </w:rPr>
        <w:t>,  perangkat</w:t>
      </w:r>
      <w:proofErr w:type="gram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1" w:name="_Toc94477397"/>
      <w:bookmarkStart w:id="22" w:name="_Toc125720221"/>
      <w:r>
        <w:rPr>
          <w:rFonts w:cs="Times New Roman"/>
        </w:rPr>
        <w:t>Tujuan</w:t>
      </w:r>
      <w:bookmarkEnd w:id="21"/>
      <w:r>
        <w:rPr>
          <w:rFonts w:cs="Times New Roman"/>
          <w:lang w:val="en-US"/>
        </w:rPr>
        <w:t xml:space="preserve"> Penelitian</w:t>
      </w:r>
      <w:bookmarkEnd w:id="2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3" w:name="_Toc94477398"/>
      <w:bookmarkStart w:id="24" w:name="_Toc125720222"/>
      <w:r>
        <w:rPr>
          <w:rFonts w:cs="Times New Roman"/>
        </w:rPr>
        <w:t>Batasan Masalah</w:t>
      </w:r>
      <w:bookmarkEnd w:id="23"/>
      <w:bookmarkEnd w:id="2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5" w:name="_Toc94477399"/>
      <w:bookmarkStart w:id="26" w:name="_Toc125720223"/>
      <w:r>
        <w:rPr>
          <w:rFonts w:cs="Times New Roman"/>
        </w:rPr>
        <w:t>Manfaat</w:t>
      </w:r>
      <w:bookmarkEnd w:id="25"/>
      <w:r>
        <w:rPr>
          <w:rFonts w:cs="Times New Roman"/>
          <w:lang w:val="en-US"/>
        </w:rPr>
        <w:t xml:space="preserve"> Penelitian</w:t>
      </w:r>
      <w:bookmarkEnd w:id="2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sarana informasi bagi para pelaku usaha terumbu karang hias.</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7" w:name="_Toc125720224"/>
      <w:r>
        <w:lastRenderedPageBreak/>
        <w:t>BAB II</w:t>
      </w:r>
      <w:bookmarkEnd w:id="2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28" w:name="_Toc125720225"/>
      <w:r>
        <w:rPr>
          <w:rFonts w:cs="Times New Roman"/>
          <w:lang w:val="en-US"/>
        </w:rPr>
        <w:t>Kajian Pustaka</w:t>
      </w:r>
      <w:bookmarkEnd w:id="2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77777777" w:rsidR="00922181" w:rsidRDefault="005E482F">
      <w:pPr>
        <w:pStyle w:val="Caption"/>
        <w:keepNext/>
        <w:rPr>
          <w:rFonts w:cs="Times New Roman"/>
          <w:lang w:val="en-US"/>
        </w:rPr>
      </w:pPr>
      <w:bookmarkStart w:id="2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Pr>
          <w:rFonts w:cs="Times New Roman"/>
          <w:lang w:val="en-US"/>
        </w:rPr>
        <w:t>1</w:t>
      </w:r>
      <w:r>
        <w:rPr>
          <w:rFonts w:cs="Times New Roman"/>
          <w:lang w:val="en-US"/>
        </w:rPr>
        <w:fldChar w:fldCharType="end"/>
      </w:r>
      <w:r>
        <w:rPr>
          <w:rFonts w:cs="Times New Roman"/>
          <w:lang w:val="en-US"/>
        </w:rPr>
        <w:t xml:space="preserve"> Kajian Pustaka</w:t>
      </w:r>
      <w:bookmarkEnd w:id="2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1" w:name="_Toc125720226"/>
      <w:r>
        <w:rPr>
          <w:rFonts w:cs="Times New Roman"/>
        </w:rPr>
        <w:lastRenderedPageBreak/>
        <w:t>Landasan Teori</w:t>
      </w:r>
      <w:bookmarkEnd w:id="31"/>
    </w:p>
    <w:p w14:paraId="51379349" w14:textId="77777777" w:rsidR="00922181" w:rsidRDefault="005E482F">
      <w:pPr>
        <w:pStyle w:val="Heading3"/>
      </w:pPr>
      <w:bookmarkStart w:id="32" w:name="_Toc125720227"/>
      <w:r>
        <w:t>Terumbu Karang</w:t>
      </w:r>
      <w:bookmarkEnd w:id="32"/>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3" w:name="_Toc125720228"/>
      <w:r>
        <w:t>Fragmentasi Terumbu Karang</w:t>
      </w:r>
      <w:bookmarkEnd w:id="3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4" w:name="_Toc125720229"/>
      <w:r>
        <w:t xml:space="preserve">Metode </w:t>
      </w:r>
      <w:r>
        <w:rPr>
          <w:i/>
        </w:rPr>
        <w:t>Prototype</w:t>
      </w:r>
      <w:bookmarkEnd w:id="34"/>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5" w:name="_Toc125720230"/>
      <w:r>
        <w:rPr>
          <w:i/>
        </w:rPr>
        <w:lastRenderedPageBreak/>
        <w:t>Internet of things</w:t>
      </w:r>
      <w:bookmarkEnd w:id="35"/>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6" w:name="_Toc125720231"/>
      <w:r>
        <w:rPr>
          <w:i/>
        </w:rPr>
        <w:t>Firebase</w:t>
      </w:r>
      <w:bookmarkEnd w:id="36"/>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7" w:name="_Toc125720232"/>
      <w:r>
        <w:rPr>
          <w:i/>
        </w:rPr>
        <w:t>Flutter</w:t>
      </w:r>
      <w:bookmarkEnd w:id="37"/>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38" w:name="_Toc125720233"/>
      <w:r>
        <w:rPr>
          <w:i/>
        </w:rPr>
        <w:t>Android</w:t>
      </w:r>
      <w:bookmarkEnd w:id="38"/>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39" w:name="_Toc125720234"/>
      <w:r>
        <w:rPr>
          <w:i/>
        </w:rPr>
        <w:t>Arduino</w:t>
      </w:r>
      <w:r>
        <w:t xml:space="preserve"> </w:t>
      </w:r>
      <w:r>
        <w:rPr>
          <w:i/>
        </w:rPr>
        <w:t>Nano</w:t>
      </w:r>
      <w:bookmarkEnd w:id="39"/>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proofErr w:type="gramStart"/>
      <w:r>
        <w:rPr>
          <w:i/>
        </w:rPr>
        <w:t>USB</w:t>
      </w:r>
      <w:r>
        <w:t>,dan</w:t>
      </w:r>
      <w:proofErr w:type="gramEnd"/>
      <w:r>
        <w:t xml:space="preserve">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0" w:name="_Toc125720235"/>
      <w:r>
        <w:rPr>
          <w:i/>
        </w:rPr>
        <w:t>Blackbox Testing</w:t>
      </w:r>
      <w:bookmarkEnd w:id="40"/>
    </w:p>
    <w:p w14:paraId="02AE6565" w14:textId="037BA2B8" w:rsidR="00922181" w:rsidRDefault="005E482F">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1" w:name="_Toc125720237"/>
      <w:r>
        <w:lastRenderedPageBreak/>
        <w:t>BAB III</w:t>
      </w:r>
      <w:bookmarkEnd w:id="4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2" w:name="_Toc125720238"/>
      <w:r>
        <w:rPr>
          <w:rFonts w:cs="Times New Roman"/>
        </w:rPr>
        <w:t>Objek</w:t>
      </w:r>
      <w:r>
        <w:rPr>
          <w:rFonts w:cs="Times New Roman"/>
          <w:lang w:val="en-US"/>
        </w:rPr>
        <w:t xml:space="preserve"> dan Subjek</w:t>
      </w:r>
      <w:r>
        <w:rPr>
          <w:rFonts w:cs="Times New Roman"/>
        </w:rPr>
        <w:t xml:space="preserve"> Penelitian</w:t>
      </w:r>
      <w:bookmarkEnd w:id="42"/>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3" w:name="_Toc125720239"/>
      <w:r>
        <w:rPr>
          <w:rFonts w:cs="Times New Roman"/>
          <w:lang w:val="en-US"/>
        </w:rPr>
        <w:t>Jenis dan Sumber Data</w:t>
      </w:r>
      <w:bookmarkEnd w:id="43"/>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4" w:name="_Toc125720240"/>
      <w:r>
        <w:rPr>
          <w:rFonts w:cs="Times New Roman"/>
        </w:rPr>
        <w:t>Diagram Alir Penelitian</w:t>
      </w:r>
      <w:bookmarkStart w:id="45" w:name="_Toc110212597"/>
      <w:bookmarkEnd w:id="44"/>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5E482F" w:rsidRDefault="005E482F">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5E482F" w:rsidRDefault="005E482F">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5E482F">
      <w:pPr>
        <w:pStyle w:val="styledefau"/>
        <w:jc w:val="center"/>
      </w:pPr>
      <w:r>
        <w:lastRenderedPageBreak/>
        <w:pict w14:anchorId="2A5060C3">
          <v:shape id="_x0000_i1026" type="#_x0000_t75" style="width:283.6pt;height:283pt">
            <v:imagedata r:id="rId44"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5E482F">
      <w:pPr>
        <w:pStyle w:val="styledefau"/>
        <w:ind w:left="0" w:firstLine="0"/>
      </w:pPr>
      <w:r>
        <w:pict w14:anchorId="689CDC46">
          <v:shape id="_x0000_i1027" type="#_x0000_t75" style="width:396.95pt;height:182.2pt">
            <v:imagedata r:id="rId45"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5E482F">
      <w:pPr>
        <w:pStyle w:val="styledefau"/>
        <w:ind w:left="0" w:firstLine="0"/>
        <w:jc w:val="center"/>
      </w:pPr>
      <w:r>
        <w:pict w14:anchorId="64BB558D">
          <v:shape id="_x0000_i1028" type="#_x0000_t75" style="width:396.3pt;height:338.1pt">
            <v:imagedata r:id="rId46"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5E482F">
      <w:pPr>
        <w:pStyle w:val="styledefau"/>
        <w:ind w:left="0" w:firstLine="0"/>
        <w:jc w:val="center"/>
      </w:pPr>
      <w:r>
        <w:pict w14:anchorId="01CDE030">
          <v:shape id="_x0000_i1029" type="#_x0000_t75" style="width:396.95pt;height:159.05pt">
            <v:imagedata r:id="rId47"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5E482F">
      <w:pPr>
        <w:pStyle w:val="styledefau"/>
        <w:ind w:left="0" w:firstLine="0"/>
        <w:jc w:val="center"/>
      </w:pPr>
      <w:r>
        <w:pict w14:anchorId="521E3C5F">
          <v:shape id="_x0000_i1030" type="#_x0000_t75" style="width:170.9pt;height:339.35pt">
            <v:imagedata r:id="rId48"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5E482F">
      <w:pPr>
        <w:pStyle w:val="styledefau"/>
        <w:ind w:left="0" w:firstLine="0"/>
        <w:jc w:val="center"/>
      </w:pPr>
      <w:r>
        <w:lastRenderedPageBreak/>
        <w:pict w14:anchorId="6CFEE56C">
          <v:shape id="_x0000_i1031" type="#_x0000_t75" style="width:170.9pt;height:339.35pt">
            <v:imagedata r:id="rId49"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5E482F">
      <w:pPr>
        <w:pStyle w:val="styledefau"/>
        <w:ind w:left="0" w:firstLine="0"/>
        <w:jc w:val="center"/>
      </w:pPr>
      <w:r>
        <w:lastRenderedPageBreak/>
        <w:pict w14:anchorId="09B45A12">
          <v:shape id="_x0000_i1032" type="#_x0000_t75" style="width:170.9pt;height:339.35pt">
            <v:imagedata r:id="rId50"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5E482F">
      <w:pPr>
        <w:pStyle w:val="styledefau"/>
        <w:ind w:left="0" w:firstLine="0"/>
        <w:jc w:val="center"/>
      </w:pPr>
      <w:r>
        <w:lastRenderedPageBreak/>
        <w:pict w14:anchorId="66F02580">
          <v:shape id="_x0000_i1033" type="#_x0000_t75" style="width:170.9pt;height:339.35pt">
            <v:imagedata r:id="rId51"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5E482F">
      <w:pPr>
        <w:pStyle w:val="styledefau"/>
        <w:ind w:left="0" w:firstLine="0"/>
        <w:jc w:val="center"/>
      </w:pPr>
      <w:r>
        <w:lastRenderedPageBreak/>
        <w:pict w14:anchorId="25DB8BD9">
          <v:shape id="_x0000_i1034" type="#_x0000_t75" style="width:170.9pt;height:339.35pt">
            <v:imagedata r:id="rId52"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77777777"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media budidaya terumbu karang, antara lain peletakan </w:t>
      </w:r>
      <w:r>
        <w:rPr>
          <w:i/>
        </w:rPr>
        <w:t>sensor</w:t>
      </w:r>
      <w:r>
        <w:t xml:space="preserve">, peletakan </w:t>
      </w:r>
      <w:r>
        <w:rPr>
          <w:i/>
        </w:rPr>
        <w:t>High Power LED</w:t>
      </w:r>
      <w:r>
        <w:t xml:space="preserve">, peletakan pompa </w:t>
      </w:r>
      <w:r>
        <w:rPr>
          <w:i/>
        </w:rPr>
        <w:t xml:space="preserve">Wave </w:t>
      </w:r>
      <w:proofErr w:type="gramStart"/>
      <w:r>
        <w:rPr>
          <w:i/>
        </w:rPr>
        <w:t>Maker</w:t>
      </w:r>
      <w:r>
        <w:t xml:space="preserve"> ,</w:t>
      </w:r>
      <w:proofErr w:type="gramEnd"/>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5E482F">
      <w:pPr>
        <w:pStyle w:val="styledefau"/>
        <w:ind w:left="0" w:firstLine="0"/>
        <w:jc w:val="center"/>
      </w:pPr>
      <w:r>
        <w:lastRenderedPageBreak/>
        <w:pict w14:anchorId="7290D055">
          <v:shape id="_x0000_i1035" type="#_x0000_t75" style="width:395.7pt;height:338.7pt">
            <v:imagedata r:id="rId53"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41BE7F43" w:rsidR="001D6BDA" w:rsidRDefault="001D6BDA" w:rsidP="001D6BDA">
      <w:pPr>
        <w:pStyle w:val="styledefau"/>
      </w:pPr>
      <w:r>
        <w:t>Penulis memiliki hipotesa bahwa kegiatan budidaya terumbu karang memungkinkan untuk dilakukan pada media terkontrol dan terisolir dari lautan lepas dengan menggunakan media aquarium dan instrumen pendukung kehidupan yang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7C878A5"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05779917" w14:textId="32DEF820" w:rsidR="00954375" w:rsidRDefault="00A5142B" w:rsidP="00954375">
      <w:pPr>
        <w:pStyle w:val="styledefau"/>
        <w:rPr>
          <w:bCs/>
        </w:rPr>
      </w:pPr>
      <w:r>
        <w:t xml:space="preserve">Implementasi adalah penerapan rancangan sistem yang telah dibuat berdasarkan </w:t>
      </w:r>
      <w:bookmarkStart w:id="46" w:name="_GoBack"/>
      <w:bookmarkEnd w:id="46"/>
    </w:p>
    <w:p w14:paraId="3B4E9C36" w14:textId="21E4C93C" w:rsidR="005E482F" w:rsidRDefault="005E482F" w:rsidP="001D6BDA">
      <w:pPr>
        <w:pStyle w:val="styledefau"/>
        <w:ind w:left="0" w:firstLine="0"/>
      </w:pPr>
    </w:p>
    <w:p w14:paraId="6108D451" w14:textId="77777777" w:rsidR="005E482F" w:rsidRDefault="005E482F">
      <w:pPr>
        <w:spacing w:after="0" w:line="240" w:lineRule="auto"/>
        <w:rPr>
          <w:rFonts w:ascii="Times New Roman" w:hAnsi="Times New Roman"/>
          <w:sz w:val="24"/>
          <w:lang w:val="en-US"/>
        </w:rPr>
      </w:pPr>
      <w:r>
        <w:br w:type="page"/>
      </w:r>
    </w:p>
    <w:p w14:paraId="2B777C35" w14:textId="77777777" w:rsidR="001D6BDA" w:rsidRDefault="001D6BDA" w:rsidP="001D6BDA">
      <w:pPr>
        <w:pStyle w:val="styledefau"/>
        <w:ind w:left="0" w:firstLine="0"/>
        <w:sectPr w:rsidR="001D6BDA">
          <w:headerReference w:type="default" r:id="rId54"/>
          <w:footerReference w:type="default" r:id="rId55"/>
          <w:pgSz w:w="11906" w:h="16838"/>
          <w:pgMar w:top="2268" w:right="1701" w:bottom="1701" w:left="2268" w:header="706" w:footer="706" w:gutter="0"/>
          <w:cols w:space="708"/>
          <w:docGrid w:linePitch="360"/>
        </w:sectPr>
      </w:pPr>
    </w:p>
    <w:p w14:paraId="542C649F" w14:textId="11CA34C2" w:rsidR="00922181" w:rsidRDefault="005E482F" w:rsidP="00954375">
      <w:pPr>
        <w:pStyle w:val="Heading2"/>
        <w:numPr>
          <w:ilvl w:val="0"/>
          <w:numId w:val="37"/>
        </w:numPr>
        <w:rPr>
          <w:rFonts w:cs="Times New Roman"/>
          <w:lang w:val="en-GB"/>
        </w:rPr>
      </w:pPr>
      <w:bookmarkStart w:id="47" w:name="_Toc125720241"/>
      <w:r>
        <w:rPr>
          <w:rFonts w:cs="Times New Roman"/>
        </w:rPr>
        <w:lastRenderedPageBreak/>
        <w:t>Jadwal Penelitian</w:t>
      </w:r>
      <w:bookmarkEnd w:id="47"/>
    </w:p>
    <w:p w14:paraId="461CFB9B" w14:textId="77777777" w:rsidR="00922181" w:rsidRDefault="005E482F">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5E482F">
            <w:pPr>
              <w:spacing w:after="0" w:line="240" w:lineRule="auto"/>
              <w:ind w:left="10" w:right="5" w:hanging="10"/>
              <w:jc w:val="both"/>
              <w:rPr>
                <w:rFonts w:ascii="Times New Roman" w:hAnsi="Times New Roman" w:cs="Times New Roman"/>
                <w:sz w:val="24"/>
                <w:szCs w:val="24"/>
              </w:rPr>
            </w:pPr>
            <w:bookmarkStart w:id="48"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442" w:type="dxa"/>
            <w:gridSpan w:val="4"/>
            <w:tcBorders>
              <w:top w:val="single" w:sz="4" w:space="0" w:color="auto"/>
              <w:left w:val="single" w:sz="4" w:space="0" w:color="auto"/>
              <w:right w:val="single" w:sz="4" w:space="0" w:color="auto"/>
            </w:tcBorders>
          </w:tcPr>
          <w:p w14:paraId="0FE9CB3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c>
          <w:tcPr>
            <w:tcW w:w="1625" w:type="dxa"/>
            <w:gridSpan w:val="7"/>
            <w:tcBorders>
              <w:top w:val="single" w:sz="4" w:space="0" w:color="auto"/>
              <w:left w:val="single" w:sz="4" w:space="0" w:color="auto"/>
              <w:right w:val="single" w:sz="4" w:space="0" w:color="auto"/>
            </w:tcBorders>
          </w:tcPr>
          <w:p w14:paraId="7DA9A6D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anuari</w:t>
            </w:r>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Studi Literatur</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Observasi dan Wawancara</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Menentukan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mpulan Kebutuhan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8"/>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Februari</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aret</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ni</w:t>
            </w:r>
          </w:p>
        </w:tc>
        <w:tc>
          <w:tcPr>
            <w:tcW w:w="1625" w:type="dxa"/>
            <w:gridSpan w:val="7"/>
            <w:tcBorders>
              <w:top w:val="single" w:sz="4" w:space="0" w:color="auto"/>
              <w:left w:val="single" w:sz="4" w:space="0" w:color="auto"/>
              <w:right w:val="single" w:sz="4" w:space="0" w:color="auto"/>
            </w:tcBorders>
          </w:tcPr>
          <w:p w14:paraId="6FDBCEA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li</w:t>
            </w:r>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Rancangan</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ode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Implementasi Lapangan</w:t>
            </w:r>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jian Keseluruhan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Evaluasi Keseluruhan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ulisan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Skripsi</w:t>
            </w:r>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5E482F">
      <w:pPr>
        <w:pStyle w:val="Caption"/>
        <w:keepNext/>
        <w:rPr>
          <w:rFonts w:cs="Times New Roman"/>
          <w:lang w:val="en-US"/>
        </w:rPr>
        <w:sectPr w:rsidR="00922181">
          <w:footerReference w:type="first" r:id="rId56"/>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5E482F">
      <w:pPr>
        <w:pStyle w:val="Heading1"/>
        <w:spacing w:line="720" w:lineRule="auto"/>
        <w:ind w:left="5760" w:hanging="5680"/>
        <w:rPr>
          <w:rFonts w:cs="Times New Roman"/>
          <w:sz w:val="28"/>
          <w:szCs w:val="36"/>
        </w:rPr>
      </w:pPr>
      <w:bookmarkStart w:id="49" w:name="_Toc125720242"/>
      <w:r>
        <w:rPr>
          <w:rFonts w:cs="Times New Roman"/>
          <w:sz w:val="28"/>
          <w:szCs w:val="36"/>
        </w:rPr>
        <w:lastRenderedPageBreak/>
        <w:t>DAFTAR PUSTAKA</w:t>
      </w:r>
      <w:bookmarkEnd w:id="49"/>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57"/>
      <w:headerReference w:type="first" r:id="rId58"/>
      <w:footerReference w:type="first" r:id="rId59"/>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53384" w14:textId="77777777" w:rsidR="00DC68A8" w:rsidRDefault="00DC68A8">
      <w:pPr>
        <w:spacing w:line="240" w:lineRule="auto"/>
      </w:pPr>
      <w:r>
        <w:separator/>
      </w:r>
    </w:p>
  </w:endnote>
  <w:endnote w:type="continuationSeparator" w:id="0">
    <w:p w14:paraId="670C5ABD" w14:textId="77777777" w:rsidR="00DC68A8" w:rsidRDefault="00DC68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5E482F" w:rsidRDefault="005E482F">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5E482F" w:rsidRDefault="005E482F">
    <w:pPr>
      <w:pStyle w:val="Footer"/>
      <w:jc w:val="right"/>
    </w:pPr>
  </w:p>
  <w:p w14:paraId="4B7A2C93" w14:textId="77777777" w:rsidR="005E482F" w:rsidRDefault="005E482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5E482F" w:rsidRDefault="005E482F">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5E482F" w:rsidRDefault="005E48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5E482F" w:rsidRDefault="005E482F">
    <w:pPr>
      <w:pStyle w:val="Footer"/>
      <w:jc w:val="right"/>
    </w:pPr>
  </w:p>
  <w:p w14:paraId="68D2D1DD" w14:textId="77777777" w:rsidR="005E482F" w:rsidRDefault="005E482F">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5E482F" w:rsidRDefault="005E482F">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5E482F" w:rsidRDefault="005E48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5E482F" w:rsidRDefault="005E482F">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5E482F" w:rsidRDefault="005E482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5E482F" w:rsidRDefault="005E482F">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5E482F" w:rsidRDefault="005E482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5E482F" w:rsidRDefault="005E482F">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5E482F" w:rsidRDefault="005E482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5E482F" w:rsidRDefault="005E482F">
    <w:pPr>
      <w:pStyle w:val="Footer"/>
      <w:jc w:val="center"/>
    </w:pPr>
  </w:p>
  <w:p w14:paraId="6C8BAEBE" w14:textId="77777777" w:rsidR="005E482F" w:rsidRDefault="005E482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8F17" w14:textId="77777777" w:rsidR="005E482F" w:rsidRDefault="005E48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94183" w14:textId="77777777" w:rsidR="00DC68A8" w:rsidRDefault="00DC68A8">
      <w:pPr>
        <w:spacing w:after="0"/>
      </w:pPr>
      <w:r>
        <w:separator/>
      </w:r>
    </w:p>
  </w:footnote>
  <w:footnote w:type="continuationSeparator" w:id="0">
    <w:p w14:paraId="3E2D670E" w14:textId="77777777" w:rsidR="00DC68A8" w:rsidRDefault="00DC68A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5E482F" w:rsidRDefault="005E482F">
    <w:pPr>
      <w:pStyle w:val="Header"/>
      <w:jc w:val="right"/>
    </w:pPr>
    <w:r>
      <w:fldChar w:fldCharType="begin"/>
    </w:r>
    <w:r>
      <w:instrText xml:space="preserve"> PAGE   \* MERGEFORMAT </w:instrText>
    </w:r>
    <w:r>
      <w:fldChar w:fldCharType="separate"/>
    </w:r>
    <w:r>
      <w:t>2</w:t>
    </w:r>
    <w:r>
      <w:fldChar w:fldCharType="end"/>
    </w:r>
  </w:p>
  <w:p w14:paraId="25808651" w14:textId="77777777" w:rsidR="005E482F" w:rsidRDefault="005E482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5E482F" w:rsidRDefault="005E482F">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5E482F" w:rsidRDefault="005E482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5E482F" w:rsidRDefault="005E482F">
    <w:pPr>
      <w:pStyle w:val="Header"/>
      <w:jc w:val="right"/>
    </w:pPr>
  </w:p>
  <w:p w14:paraId="4043F22E" w14:textId="77777777" w:rsidR="005E482F" w:rsidRDefault="005E482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5E482F" w:rsidRDefault="005E482F">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5E482F" w:rsidRDefault="005E482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5E482F" w:rsidRDefault="005E482F">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5E482F" w:rsidRDefault="005E482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5E482F" w:rsidRDefault="005E482F">
    <w:pPr>
      <w:pStyle w:val="Header"/>
    </w:pPr>
  </w:p>
  <w:p w14:paraId="21F8A386" w14:textId="77777777" w:rsidR="005E482F" w:rsidRDefault="005E48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5E482F" w14:paraId="1AC1F1EB" w14:textId="77777777">
      <w:tc>
        <w:tcPr>
          <w:tcW w:w="2830" w:type="dxa"/>
        </w:tcPr>
        <w:p w14:paraId="7334D38D" w14:textId="77777777" w:rsidR="005E482F" w:rsidRDefault="005E482F">
          <w:pPr>
            <w:pStyle w:val="Header"/>
            <w:ind w:left="-115"/>
          </w:pPr>
        </w:p>
      </w:tc>
      <w:tc>
        <w:tcPr>
          <w:tcW w:w="2830" w:type="dxa"/>
        </w:tcPr>
        <w:p w14:paraId="4CA4BBB0" w14:textId="77777777" w:rsidR="005E482F" w:rsidRDefault="005E482F">
          <w:pPr>
            <w:pStyle w:val="Header"/>
            <w:jc w:val="center"/>
          </w:pPr>
        </w:p>
      </w:tc>
      <w:tc>
        <w:tcPr>
          <w:tcW w:w="2830" w:type="dxa"/>
        </w:tcPr>
        <w:p w14:paraId="66C12554" w14:textId="77777777" w:rsidR="005E482F" w:rsidRDefault="005E482F">
          <w:pPr>
            <w:pStyle w:val="Header"/>
            <w:ind w:right="-115"/>
            <w:jc w:val="right"/>
          </w:pPr>
        </w:p>
      </w:tc>
    </w:tr>
  </w:tbl>
  <w:p w14:paraId="1D6A7527" w14:textId="77777777" w:rsidR="005E482F" w:rsidRDefault="005E482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5E482F" w:rsidRDefault="005E482F">
    <w:pPr>
      <w:pStyle w:val="Header"/>
      <w:jc w:val="right"/>
    </w:pPr>
  </w:p>
  <w:p w14:paraId="3DF3A7FA" w14:textId="77777777" w:rsidR="005E482F" w:rsidRDefault="005E482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5E482F" w14:paraId="6D78AD7D" w14:textId="77777777">
      <w:tc>
        <w:tcPr>
          <w:tcW w:w="2830" w:type="dxa"/>
        </w:tcPr>
        <w:p w14:paraId="116DF085" w14:textId="77777777" w:rsidR="005E482F" w:rsidRDefault="005E482F">
          <w:pPr>
            <w:pStyle w:val="Header"/>
            <w:ind w:left="-115"/>
          </w:pPr>
        </w:p>
      </w:tc>
      <w:tc>
        <w:tcPr>
          <w:tcW w:w="2830" w:type="dxa"/>
        </w:tcPr>
        <w:p w14:paraId="41B0E99F" w14:textId="77777777" w:rsidR="005E482F" w:rsidRDefault="005E482F">
          <w:pPr>
            <w:pStyle w:val="Header"/>
            <w:jc w:val="center"/>
          </w:pPr>
        </w:p>
      </w:tc>
      <w:tc>
        <w:tcPr>
          <w:tcW w:w="2830" w:type="dxa"/>
        </w:tcPr>
        <w:p w14:paraId="3AFF414B" w14:textId="77777777" w:rsidR="005E482F" w:rsidRDefault="005E482F">
          <w:pPr>
            <w:pStyle w:val="Header"/>
            <w:ind w:right="-115"/>
            <w:jc w:val="right"/>
          </w:pPr>
        </w:p>
      </w:tc>
    </w:tr>
  </w:tbl>
  <w:p w14:paraId="49A48D0B" w14:textId="77777777" w:rsidR="005E482F" w:rsidRDefault="005E482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5E482F" w:rsidRDefault="005E482F">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5E482F" w:rsidRDefault="005E482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5E482F" w:rsidRDefault="005E482F">
    <w:pPr>
      <w:pStyle w:val="Header"/>
      <w:jc w:val="right"/>
    </w:pPr>
  </w:p>
  <w:p w14:paraId="37858D32" w14:textId="77777777" w:rsidR="005E482F" w:rsidRDefault="005E482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5E482F" w:rsidRDefault="005E482F">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5E482F" w:rsidRDefault="005E482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5E482F" w:rsidRDefault="005E482F">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5E482F" w:rsidRDefault="005E482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5E482F" w:rsidRDefault="005E482F">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5E482F" w:rsidRDefault="005E48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9"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0"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2"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3"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5"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6"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7"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9"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21" w15:restartNumberingAfterBreak="0">
    <w:nsid w:val="4CD539A7"/>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23"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4"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5"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7"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9"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0"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1"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2"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4"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6"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num w:numId="1">
    <w:abstractNumId w:val="17"/>
  </w:num>
  <w:num w:numId="2">
    <w:abstractNumId w:val="32"/>
  </w:num>
  <w:num w:numId="3">
    <w:abstractNumId w:val="10"/>
  </w:num>
  <w:num w:numId="4">
    <w:abstractNumId w:val="25"/>
  </w:num>
  <w:num w:numId="5">
    <w:abstractNumId w:val="9"/>
  </w:num>
  <w:num w:numId="6">
    <w:abstractNumId w:val="20"/>
  </w:num>
  <w:num w:numId="7">
    <w:abstractNumId w:val="34"/>
  </w:num>
  <w:num w:numId="8">
    <w:abstractNumId w:val="22"/>
  </w:num>
  <w:num w:numId="9">
    <w:abstractNumId w:val="19"/>
  </w:num>
  <w:num w:numId="10">
    <w:abstractNumId w:val="7"/>
  </w:num>
  <w:num w:numId="11">
    <w:abstractNumId w:val="13"/>
  </w:num>
  <w:num w:numId="12">
    <w:abstractNumId w:val="1"/>
  </w:num>
  <w:num w:numId="13">
    <w:abstractNumId w:val="0"/>
  </w:num>
  <w:num w:numId="14">
    <w:abstractNumId w:val="18"/>
  </w:num>
  <w:num w:numId="15">
    <w:abstractNumId w:val="23"/>
  </w:num>
  <w:num w:numId="16">
    <w:abstractNumId w:val="12"/>
  </w:num>
  <w:num w:numId="17">
    <w:abstractNumId w:val="24"/>
  </w:num>
  <w:num w:numId="18">
    <w:abstractNumId w:val="28"/>
  </w:num>
  <w:num w:numId="19">
    <w:abstractNumId w:val="14"/>
  </w:num>
  <w:num w:numId="20">
    <w:abstractNumId w:val="4"/>
  </w:num>
  <w:num w:numId="21">
    <w:abstractNumId w:val="8"/>
  </w:num>
  <w:num w:numId="22">
    <w:abstractNumId w:val="6"/>
  </w:num>
  <w:num w:numId="23">
    <w:abstractNumId w:val="15"/>
  </w:num>
  <w:num w:numId="24">
    <w:abstractNumId w:val="35"/>
  </w:num>
  <w:num w:numId="25">
    <w:abstractNumId w:val="33"/>
  </w:num>
  <w:num w:numId="26">
    <w:abstractNumId w:val="5"/>
  </w:num>
  <w:num w:numId="27">
    <w:abstractNumId w:val="30"/>
  </w:num>
  <w:num w:numId="28">
    <w:abstractNumId w:val="31"/>
  </w:num>
  <w:num w:numId="29">
    <w:abstractNumId w:val="16"/>
  </w:num>
  <w:num w:numId="30">
    <w:abstractNumId w:val="29"/>
  </w:num>
  <w:num w:numId="31">
    <w:abstractNumId w:val="26"/>
  </w:num>
  <w:num w:numId="32">
    <w:abstractNumId w:val="2"/>
  </w:num>
  <w:num w:numId="33">
    <w:abstractNumId w:val="3"/>
  </w:num>
  <w:num w:numId="34">
    <w:abstractNumId w:val="36"/>
  </w:num>
  <w:num w:numId="35">
    <w:abstractNumId w:val="11"/>
  </w:num>
  <w:num w:numId="36">
    <w:abstractNumId w:val="27"/>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21A40"/>
    <w:rsid w:val="000364A1"/>
    <w:rsid w:val="00043829"/>
    <w:rsid w:val="00053393"/>
    <w:rsid w:val="0007418F"/>
    <w:rsid w:val="00077802"/>
    <w:rsid w:val="000843F3"/>
    <w:rsid w:val="000A3822"/>
    <w:rsid w:val="000B0AC4"/>
    <w:rsid w:val="000B0ADB"/>
    <w:rsid w:val="000C170B"/>
    <w:rsid w:val="000C3607"/>
    <w:rsid w:val="000C3CBA"/>
    <w:rsid w:val="000C3D09"/>
    <w:rsid w:val="000D08CE"/>
    <w:rsid w:val="000D6B4E"/>
    <w:rsid w:val="000E1515"/>
    <w:rsid w:val="000E1701"/>
    <w:rsid w:val="000F17BA"/>
    <w:rsid w:val="000F5028"/>
    <w:rsid w:val="000F7516"/>
    <w:rsid w:val="00104C86"/>
    <w:rsid w:val="001076EA"/>
    <w:rsid w:val="00107CF0"/>
    <w:rsid w:val="00136954"/>
    <w:rsid w:val="0014373A"/>
    <w:rsid w:val="0014496E"/>
    <w:rsid w:val="001702E6"/>
    <w:rsid w:val="00180E80"/>
    <w:rsid w:val="001A1E97"/>
    <w:rsid w:val="001A64AC"/>
    <w:rsid w:val="001B7D3F"/>
    <w:rsid w:val="001D1FD2"/>
    <w:rsid w:val="001D6BDA"/>
    <w:rsid w:val="001E333E"/>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A1C9B"/>
    <w:rsid w:val="002A6441"/>
    <w:rsid w:val="002A6BD0"/>
    <w:rsid w:val="002B496B"/>
    <w:rsid w:val="002B5B32"/>
    <w:rsid w:val="002C5D30"/>
    <w:rsid w:val="002D1D51"/>
    <w:rsid w:val="002D242A"/>
    <w:rsid w:val="002E4FEF"/>
    <w:rsid w:val="002E5AD8"/>
    <w:rsid w:val="002E7414"/>
    <w:rsid w:val="003001E6"/>
    <w:rsid w:val="00305B72"/>
    <w:rsid w:val="00313A17"/>
    <w:rsid w:val="003205FD"/>
    <w:rsid w:val="0032463C"/>
    <w:rsid w:val="00335FEE"/>
    <w:rsid w:val="00353B74"/>
    <w:rsid w:val="00354B75"/>
    <w:rsid w:val="00363945"/>
    <w:rsid w:val="003740E1"/>
    <w:rsid w:val="00390F0E"/>
    <w:rsid w:val="00392B79"/>
    <w:rsid w:val="003932F2"/>
    <w:rsid w:val="003A0297"/>
    <w:rsid w:val="003A270A"/>
    <w:rsid w:val="003C51B7"/>
    <w:rsid w:val="003D3CC7"/>
    <w:rsid w:val="003E1481"/>
    <w:rsid w:val="003E1C48"/>
    <w:rsid w:val="00404514"/>
    <w:rsid w:val="0040474B"/>
    <w:rsid w:val="00407218"/>
    <w:rsid w:val="00412906"/>
    <w:rsid w:val="004173EE"/>
    <w:rsid w:val="0042189D"/>
    <w:rsid w:val="00422E79"/>
    <w:rsid w:val="00427F3C"/>
    <w:rsid w:val="00434BF0"/>
    <w:rsid w:val="004475F4"/>
    <w:rsid w:val="0045481B"/>
    <w:rsid w:val="00462B15"/>
    <w:rsid w:val="00466ABF"/>
    <w:rsid w:val="004676ED"/>
    <w:rsid w:val="004733F4"/>
    <w:rsid w:val="0048047B"/>
    <w:rsid w:val="004848B9"/>
    <w:rsid w:val="00485B5B"/>
    <w:rsid w:val="004A0A6F"/>
    <w:rsid w:val="004A5D6F"/>
    <w:rsid w:val="004A6C31"/>
    <w:rsid w:val="004B245E"/>
    <w:rsid w:val="004B7200"/>
    <w:rsid w:val="004C233A"/>
    <w:rsid w:val="004E4E6F"/>
    <w:rsid w:val="00515B8D"/>
    <w:rsid w:val="005203E0"/>
    <w:rsid w:val="00531D04"/>
    <w:rsid w:val="00536132"/>
    <w:rsid w:val="005403C9"/>
    <w:rsid w:val="00562DAC"/>
    <w:rsid w:val="005638DC"/>
    <w:rsid w:val="00564898"/>
    <w:rsid w:val="0057611D"/>
    <w:rsid w:val="005A009C"/>
    <w:rsid w:val="005A1E6E"/>
    <w:rsid w:val="005A60A9"/>
    <w:rsid w:val="005B187E"/>
    <w:rsid w:val="005B1C36"/>
    <w:rsid w:val="005C47F6"/>
    <w:rsid w:val="005C5B65"/>
    <w:rsid w:val="005D23BD"/>
    <w:rsid w:val="005D5F5C"/>
    <w:rsid w:val="005E2E3C"/>
    <w:rsid w:val="005E3A34"/>
    <w:rsid w:val="005E482F"/>
    <w:rsid w:val="005E618F"/>
    <w:rsid w:val="005E7AE0"/>
    <w:rsid w:val="00605FAD"/>
    <w:rsid w:val="00611B8F"/>
    <w:rsid w:val="00614FC0"/>
    <w:rsid w:val="00616FD9"/>
    <w:rsid w:val="0062080A"/>
    <w:rsid w:val="0064161F"/>
    <w:rsid w:val="006454E3"/>
    <w:rsid w:val="00651D1D"/>
    <w:rsid w:val="00652B5D"/>
    <w:rsid w:val="00661C8A"/>
    <w:rsid w:val="00661EB7"/>
    <w:rsid w:val="006641E5"/>
    <w:rsid w:val="00666592"/>
    <w:rsid w:val="006667EB"/>
    <w:rsid w:val="0067519B"/>
    <w:rsid w:val="006839A3"/>
    <w:rsid w:val="00690308"/>
    <w:rsid w:val="00690641"/>
    <w:rsid w:val="006973FD"/>
    <w:rsid w:val="006B5CA1"/>
    <w:rsid w:val="006B5F89"/>
    <w:rsid w:val="006C23D4"/>
    <w:rsid w:val="006D7327"/>
    <w:rsid w:val="006E0819"/>
    <w:rsid w:val="006F02A8"/>
    <w:rsid w:val="006F047B"/>
    <w:rsid w:val="006F094C"/>
    <w:rsid w:val="006F40F4"/>
    <w:rsid w:val="006F759F"/>
    <w:rsid w:val="007063D1"/>
    <w:rsid w:val="0071743E"/>
    <w:rsid w:val="007205DC"/>
    <w:rsid w:val="0076641B"/>
    <w:rsid w:val="00772EE5"/>
    <w:rsid w:val="00774F34"/>
    <w:rsid w:val="00775AFA"/>
    <w:rsid w:val="00791A63"/>
    <w:rsid w:val="007939DC"/>
    <w:rsid w:val="00795006"/>
    <w:rsid w:val="007A2FFD"/>
    <w:rsid w:val="007F1035"/>
    <w:rsid w:val="007F2D98"/>
    <w:rsid w:val="007F5A42"/>
    <w:rsid w:val="00803561"/>
    <w:rsid w:val="008054AD"/>
    <w:rsid w:val="00815E96"/>
    <w:rsid w:val="00816D7E"/>
    <w:rsid w:val="00832763"/>
    <w:rsid w:val="0084155A"/>
    <w:rsid w:val="008429CD"/>
    <w:rsid w:val="00861497"/>
    <w:rsid w:val="00861B9E"/>
    <w:rsid w:val="00863AC4"/>
    <w:rsid w:val="00865B12"/>
    <w:rsid w:val="0087059B"/>
    <w:rsid w:val="00876972"/>
    <w:rsid w:val="0087732C"/>
    <w:rsid w:val="008830C0"/>
    <w:rsid w:val="008866FC"/>
    <w:rsid w:val="008968E1"/>
    <w:rsid w:val="008B2262"/>
    <w:rsid w:val="008B4C0D"/>
    <w:rsid w:val="008C165E"/>
    <w:rsid w:val="008E1832"/>
    <w:rsid w:val="008E309C"/>
    <w:rsid w:val="008E5EF3"/>
    <w:rsid w:val="008E732E"/>
    <w:rsid w:val="0090224C"/>
    <w:rsid w:val="00903CDF"/>
    <w:rsid w:val="0091594F"/>
    <w:rsid w:val="00922181"/>
    <w:rsid w:val="00924BCD"/>
    <w:rsid w:val="00937C71"/>
    <w:rsid w:val="0094027A"/>
    <w:rsid w:val="00953DFD"/>
    <w:rsid w:val="00954375"/>
    <w:rsid w:val="00960FF8"/>
    <w:rsid w:val="0096264D"/>
    <w:rsid w:val="009774C6"/>
    <w:rsid w:val="009918FA"/>
    <w:rsid w:val="009943D8"/>
    <w:rsid w:val="009A24B8"/>
    <w:rsid w:val="009C2EFF"/>
    <w:rsid w:val="009E2902"/>
    <w:rsid w:val="009E56AA"/>
    <w:rsid w:val="009E6D75"/>
    <w:rsid w:val="009E7F3F"/>
    <w:rsid w:val="00A03F4E"/>
    <w:rsid w:val="00A06DAC"/>
    <w:rsid w:val="00A12BD5"/>
    <w:rsid w:val="00A16058"/>
    <w:rsid w:val="00A1683C"/>
    <w:rsid w:val="00A2615B"/>
    <w:rsid w:val="00A3150E"/>
    <w:rsid w:val="00A3422D"/>
    <w:rsid w:val="00A34644"/>
    <w:rsid w:val="00A3764E"/>
    <w:rsid w:val="00A45BB5"/>
    <w:rsid w:val="00A5142B"/>
    <w:rsid w:val="00A7288F"/>
    <w:rsid w:val="00A73849"/>
    <w:rsid w:val="00A77F75"/>
    <w:rsid w:val="00A8221B"/>
    <w:rsid w:val="00A824CA"/>
    <w:rsid w:val="00AA69CF"/>
    <w:rsid w:val="00AB0343"/>
    <w:rsid w:val="00AC48F5"/>
    <w:rsid w:val="00AC5940"/>
    <w:rsid w:val="00AC5F64"/>
    <w:rsid w:val="00B010CA"/>
    <w:rsid w:val="00B04D63"/>
    <w:rsid w:val="00B10236"/>
    <w:rsid w:val="00B17120"/>
    <w:rsid w:val="00B21949"/>
    <w:rsid w:val="00B305C7"/>
    <w:rsid w:val="00B42022"/>
    <w:rsid w:val="00B5358A"/>
    <w:rsid w:val="00B732D3"/>
    <w:rsid w:val="00B7662C"/>
    <w:rsid w:val="00B80E9B"/>
    <w:rsid w:val="00B84095"/>
    <w:rsid w:val="00B947D2"/>
    <w:rsid w:val="00BA03AD"/>
    <w:rsid w:val="00BB06CB"/>
    <w:rsid w:val="00BB1A8E"/>
    <w:rsid w:val="00BB26F9"/>
    <w:rsid w:val="00BB5C09"/>
    <w:rsid w:val="00BC52E9"/>
    <w:rsid w:val="00BD5730"/>
    <w:rsid w:val="00BF3F7D"/>
    <w:rsid w:val="00C332A3"/>
    <w:rsid w:val="00C335C1"/>
    <w:rsid w:val="00C353A4"/>
    <w:rsid w:val="00C62C17"/>
    <w:rsid w:val="00C6742C"/>
    <w:rsid w:val="00C678CD"/>
    <w:rsid w:val="00C7410C"/>
    <w:rsid w:val="00C803E9"/>
    <w:rsid w:val="00C858C8"/>
    <w:rsid w:val="00C97948"/>
    <w:rsid w:val="00CA5C0F"/>
    <w:rsid w:val="00CC70CB"/>
    <w:rsid w:val="00CD7AF3"/>
    <w:rsid w:val="00CE72EA"/>
    <w:rsid w:val="00CF61BE"/>
    <w:rsid w:val="00CF7F84"/>
    <w:rsid w:val="00D05963"/>
    <w:rsid w:val="00D164D1"/>
    <w:rsid w:val="00D24CC1"/>
    <w:rsid w:val="00D253BC"/>
    <w:rsid w:val="00D47DC7"/>
    <w:rsid w:val="00D550ED"/>
    <w:rsid w:val="00D560C9"/>
    <w:rsid w:val="00D5712F"/>
    <w:rsid w:val="00D571BC"/>
    <w:rsid w:val="00D65999"/>
    <w:rsid w:val="00D71C9D"/>
    <w:rsid w:val="00D91AC8"/>
    <w:rsid w:val="00DA491D"/>
    <w:rsid w:val="00DB27D1"/>
    <w:rsid w:val="00DC5BC7"/>
    <w:rsid w:val="00DC68A8"/>
    <w:rsid w:val="00DD12A9"/>
    <w:rsid w:val="00DE27E9"/>
    <w:rsid w:val="00DE7DF5"/>
    <w:rsid w:val="00E14811"/>
    <w:rsid w:val="00E27ADF"/>
    <w:rsid w:val="00E319B1"/>
    <w:rsid w:val="00E35971"/>
    <w:rsid w:val="00E37D9E"/>
    <w:rsid w:val="00E37F71"/>
    <w:rsid w:val="00E44987"/>
    <w:rsid w:val="00E4630C"/>
    <w:rsid w:val="00E478D7"/>
    <w:rsid w:val="00E558E1"/>
    <w:rsid w:val="00E80A17"/>
    <w:rsid w:val="00E96EB5"/>
    <w:rsid w:val="00EB7A7D"/>
    <w:rsid w:val="00ED60D5"/>
    <w:rsid w:val="00EE7EB5"/>
    <w:rsid w:val="00EF198D"/>
    <w:rsid w:val="00F07192"/>
    <w:rsid w:val="00F12B3A"/>
    <w:rsid w:val="00F12F7B"/>
    <w:rsid w:val="00F258F9"/>
    <w:rsid w:val="00F444C6"/>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50304337-D45C-4B09-AD26-47A5BFB2C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75"/>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lang w:val="en-US"/>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lang w:val="en-US"/>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lang w:val="en-US"/>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26" Type="http://schemas.openxmlformats.org/officeDocument/2006/relationships/hyperlink" Target="file:///D:\TUGAS%20AKHIR\smpro\Alfa%20FIX%20banget.docx" TargetMode="External"/><Relationship Id="rId39" Type="http://schemas.openxmlformats.org/officeDocument/2006/relationships/header" Target="header10.xml"/><Relationship Id="rId21" Type="http://schemas.openxmlformats.org/officeDocument/2006/relationships/hyperlink" Target="file:///D:\TUGAS%20AKHIR\smpro\Alfa%20FIX%20banget.docx" TargetMode="External"/><Relationship Id="rId34" Type="http://schemas.openxmlformats.org/officeDocument/2006/relationships/header" Target="header7.xml"/><Relationship Id="rId42" Type="http://schemas.openxmlformats.org/officeDocument/2006/relationships/footer" Target="footer7.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oter" Target="footer8.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4.xml"/><Relationship Id="rId11" Type="http://schemas.openxmlformats.org/officeDocument/2006/relationships/endnotes" Target="endnotes.xml"/><Relationship Id="rId24" Type="http://schemas.openxmlformats.org/officeDocument/2006/relationships/hyperlink" Target="file:///D:\TUGAS%20AKHIR\smpro\Alfa%20FIX%20banget.docx" TargetMode="Externa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footer" Target="footer6.xml"/><Relationship Id="rId45" Type="http://schemas.openxmlformats.org/officeDocument/2006/relationships/image" Target="media/image6.jpeg"/><Relationship Id="rId53" Type="http://schemas.openxmlformats.org/officeDocument/2006/relationships/image" Target="media/image14.jpeg"/><Relationship Id="rId58" Type="http://schemas.openxmlformats.org/officeDocument/2006/relationships/header" Target="header14.xml"/><Relationship Id="rId5" Type="http://schemas.openxmlformats.org/officeDocument/2006/relationships/customXml" Target="../customXml/item5.xml"/><Relationship Id="rId61" Type="http://schemas.openxmlformats.org/officeDocument/2006/relationships/theme" Target="theme/theme1.xml"/><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30" Type="http://schemas.openxmlformats.org/officeDocument/2006/relationships/header" Target="header5.xml"/><Relationship Id="rId35" Type="http://schemas.openxmlformats.org/officeDocument/2006/relationships/header" Target="header8.xml"/><Relationship Id="rId43" Type="http://schemas.openxmlformats.org/officeDocument/2006/relationships/image" Target="media/image4.jpeg"/><Relationship Id="rId48" Type="http://schemas.openxmlformats.org/officeDocument/2006/relationships/image" Target="media/image9.png"/><Relationship Id="rId56" Type="http://schemas.openxmlformats.org/officeDocument/2006/relationships/footer" Target="footer9.xml"/><Relationship Id="rId8" Type="http://schemas.openxmlformats.org/officeDocument/2006/relationships/settings" Target="settings.xml"/><Relationship Id="rId51" Type="http://schemas.openxmlformats.org/officeDocument/2006/relationships/image" Target="media/image12.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file:///D:\TUGAS%20AKHIR\smpro\Alfa%20FIX%20banget.docx" TargetMode="External"/><Relationship Id="rId33" Type="http://schemas.openxmlformats.org/officeDocument/2006/relationships/footer" Target="footer3.xml"/><Relationship Id="rId38" Type="http://schemas.openxmlformats.org/officeDocument/2006/relationships/footer" Target="footer5.xml"/><Relationship Id="rId46" Type="http://schemas.openxmlformats.org/officeDocument/2006/relationships/image" Target="media/image7.jpeg"/><Relationship Id="rId59" Type="http://schemas.openxmlformats.org/officeDocument/2006/relationships/footer" Target="footer10.xml"/><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header" Target="header13.xml"/><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4.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CE2BB81-FDB4-4BBA-AAC1-67C5B3F01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53</Pages>
  <Words>147022</Words>
  <Characters>838027</Characters>
  <Application>Microsoft Office Word</Application>
  <DocSecurity>0</DocSecurity>
  <Lines>6983</Lines>
  <Paragraphs>19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a hardiyansyah</dc:creator>
  <cp:lastModifiedBy>timorisu</cp:lastModifiedBy>
  <cp:revision>3</cp:revision>
  <cp:lastPrinted>2023-01-20T13:23:00Z</cp:lastPrinted>
  <dcterms:created xsi:type="dcterms:W3CDTF">2023-01-27T07:08:00Z</dcterms:created>
  <dcterms:modified xsi:type="dcterms:W3CDTF">2023-12-03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